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5C0335" w14:textId="77777777" w:rsidR="00897566" w:rsidRPr="004127AD" w:rsidRDefault="00897566" w:rsidP="008975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7AD">
        <w:rPr>
          <w:rFonts w:ascii="Times New Roman" w:hAnsi="Times New Roman" w:cs="Times New Roman"/>
          <w:b/>
          <w:sz w:val="24"/>
          <w:szCs w:val="24"/>
        </w:rPr>
        <w:t>Table S1</w:t>
      </w:r>
      <w:r w:rsidRPr="004127AD">
        <w:rPr>
          <w:rFonts w:ascii="Times New Roman" w:hAnsi="Times New Roman" w:cs="Times New Roman"/>
          <w:sz w:val="24"/>
          <w:szCs w:val="24"/>
        </w:rPr>
        <w:t>: Anatomical location of the seventy regions of interest (</w:t>
      </w:r>
      <w:r w:rsidRPr="004127AD">
        <w:rPr>
          <w:rFonts w:ascii="Times New Roman" w:eastAsia="ヒラギノ角ゴ Pro W3" w:hAnsi="Times New Roman" w:cs="Times New Roman"/>
          <w:kern w:val="1"/>
          <w:sz w:val="24"/>
          <w:szCs w:val="24"/>
        </w:rPr>
        <w:t>corresponding to twelve resting-state networks)</w:t>
      </w:r>
      <w:r w:rsidRPr="004127AD">
        <w:rPr>
          <w:rFonts w:ascii="Times New Roman" w:hAnsi="Times New Roman" w:cs="Times New Roman"/>
          <w:sz w:val="24"/>
          <w:szCs w:val="24"/>
        </w:rPr>
        <w:t xml:space="preserve"> used to characterize the topological organization of the human connectome with graph metrics (ROIs obtained from </w:t>
      </w:r>
      <w:hyperlink r:id="rId7" w:history="1">
        <w:r w:rsidRPr="004127AD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findlab.stanford.edu/functional_ROIs.html</w:t>
        </w:r>
      </w:hyperlink>
      <w:r w:rsidRPr="004127AD"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Style w:val="Tabelacomgrade2"/>
        <w:tblW w:w="9495" w:type="dxa"/>
        <w:tblInd w:w="-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8"/>
        <w:gridCol w:w="6520"/>
        <w:gridCol w:w="1077"/>
      </w:tblGrid>
      <w:tr w:rsidR="004127AD" w:rsidRPr="004127AD" w14:paraId="4CE21472" w14:textId="77777777" w:rsidTr="00897566">
        <w:trPr>
          <w:trHeight w:val="510"/>
        </w:trPr>
        <w:tc>
          <w:tcPr>
            <w:tcW w:w="18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F3B23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  <w:t>Network</w:t>
            </w:r>
          </w:p>
        </w:tc>
        <w:tc>
          <w:tcPr>
            <w:tcW w:w="65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8B70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  <w:t>Anatomical location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6279A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b/>
                <w:sz w:val="20"/>
                <w:szCs w:val="20"/>
                <w:lang w:val="pt-BR"/>
              </w:rPr>
              <w:t>ROI size (voxels)</w:t>
            </w:r>
          </w:p>
        </w:tc>
      </w:tr>
      <w:tr w:rsidR="004127AD" w:rsidRPr="004127AD" w14:paraId="229D99CA" w14:textId="77777777" w:rsidTr="00897566">
        <w:tc>
          <w:tcPr>
            <w:tcW w:w="189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37414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 xml:space="preserve">Anterior Salience 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1ACF9E1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front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29F1217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651</w:t>
            </w:r>
          </w:p>
        </w:tc>
      </w:tr>
      <w:tr w:rsidR="004127AD" w:rsidRPr="004127AD" w14:paraId="3D3BC15C" w14:textId="77777777" w:rsidTr="00897566">
        <w:tc>
          <w:tcPr>
            <w:tcW w:w="1898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219FC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0BFB03B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insula</w:t>
            </w:r>
          </w:p>
        </w:tc>
        <w:tc>
          <w:tcPr>
            <w:tcW w:w="1077" w:type="dxa"/>
            <w:vAlign w:val="center"/>
          </w:tcPr>
          <w:p w14:paraId="37C9367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05</w:t>
            </w:r>
          </w:p>
        </w:tc>
      </w:tr>
      <w:tr w:rsidR="004127AD" w:rsidRPr="004127AD" w14:paraId="041A2514" w14:textId="77777777" w:rsidTr="00897566">
        <w:tc>
          <w:tcPr>
            <w:tcW w:w="1898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5B47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169A505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Anterior cingulate cortex, medial prefrontal cortex, supplementary motor area</w:t>
            </w:r>
          </w:p>
        </w:tc>
        <w:tc>
          <w:tcPr>
            <w:tcW w:w="1077" w:type="dxa"/>
            <w:vAlign w:val="center"/>
          </w:tcPr>
          <w:p w14:paraId="390807A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887</w:t>
            </w:r>
          </w:p>
        </w:tc>
      </w:tr>
      <w:tr w:rsidR="004127AD" w:rsidRPr="004127AD" w14:paraId="25D372D9" w14:textId="77777777" w:rsidTr="00897566">
        <w:tc>
          <w:tcPr>
            <w:tcW w:w="1898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0D257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5631EB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middle frontal gyrus</w:t>
            </w:r>
          </w:p>
        </w:tc>
        <w:tc>
          <w:tcPr>
            <w:tcW w:w="1077" w:type="dxa"/>
            <w:vAlign w:val="center"/>
          </w:tcPr>
          <w:p w14:paraId="269E669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470</w:t>
            </w:r>
          </w:p>
        </w:tc>
      </w:tr>
      <w:tr w:rsidR="004127AD" w:rsidRPr="004127AD" w14:paraId="3EDA8A21" w14:textId="77777777" w:rsidTr="00897566">
        <w:tc>
          <w:tcPr>
            <w:tcW w:w="1898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E9B23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0F65E6F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sula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535A00B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19</w:t>
            </w:r>
          </w:p>
        </w:tc>
      </w:tr>
      <w:tr w:rsidR="004127AD" w:rsidRPr="004127AD" w14:paraId="54AC1295" w14:textId="77777777" w:rsidTr="00897566">
        <w:tc>
          <w:tcPr>
            <w:tcW w:w="1898" w:type="dxa"/>
            <w:vMerge w:val="restart"/>
            <w:vAlign w:val="center"/>
          </w:tcPr>
          <w:p w14:paraId="60F1F46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 xml:space="preserve">Posterior Salience </w:t>
            </w:r>
          </w:p>
        </w:tc>
        <w:tc>
          <w:tcPr>
            <w:tcW w:w="6520" w:type="dxa"/>
            <w:vAlign w:val="center"/>
          </w:tcPr>
          <w:p w14:paraId="3D3AA44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frontal gyrus</w:t>
            </w:r>
          </w:p>
        </w:tc>
        <w:tc>
          <w:tcPr>
            <w:tcW w:w="1077" w:type="dxa"/>
            <w:vAlign w:val="center"/>
          </w:tcPr>
          <w:p w14:paraId="0DBE32B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3</w:t>
            </w:r>
          </w:p>
        </w:tc>
      </w:tr>
      <w:tr w:rsidR="004127AD" w:rsidRPr="004127AD" w14:paraId="21908D08" w14:textId="77777777" w:rsidTr="00897566">
        <w:tc>
          <w:tcPr>
            <w:tcW w:w="1898" w:type="dxa"/>
            <w:vMerge/>
            <w:vAlign w:val="center"/>
          </w:tcPr>
          <w:p w14:paraId="6851CD3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53BD20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highlight w:val="yellow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supramarginal gyrus, inferior parietal gyrus</w:t>
            </w:r>
          </w:p>
        </w:tc>
        <w:tc>
          <w:tcPr>
            <w:tcW w:w="1077" w:type="dxa"/>
            <w:vAlign w:val="center"/>
          </w:tcPr>
          <w:p w14:paraId="02F58F8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205</w:t>
            </w:r>
          </w:p>
        </w:tc>
      </w:tr>
      <w:tr w:rsidR="004127AD" w:rsidRPr="004127AD" w14:paraId="583E9F58" w14:textId="77777777" w:rsidTr="00897566">
        <w:tc>
          <w:tcPr>
            <w:tcW w:w="1898" w:type="dxa"/>
            <w:vMerge/>
            <w:vAlign w:val="center"/>
          </w:tcPr>
          <w:p w14:paraId="417F34F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481FB60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precuneus</w:t>
            </w:r>
          </w:p>
        </w:tc>
        <w:tc>
          <w:tcPr>
            <w:tcW w:w="1077" w:type="dxa"/>
            <w:vAlign w:val="center"/>
          </w:tcPr>
          <w:p w14:paraId="039723A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8</w:t>
            </w:r>
          </w:p>
        </w:tc>
      </w:tr>
      <w:tr w:rsidR="004127AD" w:rsidRPr="004127AD" w14:paraId="6294D7A9" w14:textId="77777777" w:rsidTr="00897566">
        <w:tc>
          <w:tcPr>
            <w:tcW w:w="1898" w:type="dxa"/>
            <w:vMerge/>
            <w:vAlign w:val="center"/>
          </w:tcPr>
          <w:p w14:paraId="7573D43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7A1861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middle cingulate cortex</w:t>
            </w:r>
          </w:p>
        </w:tc>
        <w:tc>
          <w:tcPr>
            <w:tcW w:w="1077" w:type="dxa"/>
            <w:vAlign w:val="center"/>
          </w:tcPr>
          <w:p w14:paraId="0AA121A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56</w:t>
            </w:r>
          </w:p>
        </w:tc>
      </w:tr>
      <w:tr w:rsidR="004127AD" w:rsidRPr="004127AD" w14:paraId="1D3AEC0E" w14:textId="77777777" w:rsidTr="00897566">
        <w:tc>
          <w:tcPr>
            <w:tcW w:w="1898" w:type="dxa"/>
            <w:vMerge/>
            <w:vAlign w:val="center"/>
          </w:tcPr>
          <w:p w14:paraId="03225FF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58C92E7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precuneus, superior parietal gyrus</w:t>
            </w:r>
          </w:p>
        </w:tc>
        <w:tc>
          <w:tcPr>
            <w:tcW w:w="1077" w:type="dxa"/>
            <w:vAlign w:val="center"/>
          </w:tcPr>
          <w:p w14:paraId="3908AF5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33</w:t>
            </w:r>
          </w:p>
        </w:tc>
      </w:tr>
      <w:tr w:rsidR="004127AD" w:rsidRPr="004127AD" w14:paraId="4F5BC4F9" w14:textId="77777777" w:rsidTr="00897566">
        <w:trPr>
          <w:trHeight w:val="59"/>
        </w:trPr>
        <w:tc>
          <w:tcPr>
            <w:tcW w:w="1898" w:type="dxa"/>
            <w:vMerge/>
            <w:vAlign w:val="center"/>
          </w:tcPr>
          <w:p w14:paraId="787E93F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AFEBA5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supramarginal gyrus, inferior parietal gyrus</w:t>
            </w:r>
          </w:p>
        </w:tc>
        <w:tc>
          <w:tcPr>
            <w:tcW w:w="1077" w:type="dxa"/>
            <w:vAlign w:val="center"/>
          </w:tcPr>
          <w:p w14:paraId="093EF57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002</w:t>
            </w:r>
          </w:p>
        </w:tc>
      </w:tr>
      <w:tr w:rsidR="004127AD" w:rsidRPr="004127AD" w14:paraId="42910358" w14:textId="77777777" w:rsidTr="00897566">
        <w:trPr>
          <w:trHeight w:val="162"/>
        </w:trPr>
        <w:tc>
          <w:tcPr>
            <w:tcW w:w="1898" w:type="dxa"/>
            <w:vMerge/>
            <w:vAlign w:val="center"/>
          </w:tcPr>
          <w:p w14:paraId="0EA0702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3BFA7C8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thalamus</w:t>
            </w:r>
          </w:p>
        </w:tc>
        <w:tc>
          <w:tcPr>
            <w:tcW w:w="1077" w:type="dxa"/>
            <w:vAlign w:val="center"/>
          </w:tcPr>
          <w:p w14:paraId="1387248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42</w:t>
            </w:r>
          </w:p>
        </w:tc>
      </w:tr>
      <w:tr w:rsidR="004127AD" w:rsidRPr="004127AD" w14:paraId="24C42157" w14:textId="77777777" w:rsidTr="00897566">
        <w:tc>
          <w:tcPr>
            <w:tcW w:w="1898" w:type="dxa"/>
            <w:vMerge/>
            <w:vAlign w:val="center"/>
          </w:tcPr>
          <w:p w14:paraId="503A189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5FCD451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posterior insula</w:t>
            </w:r>
          </w:p>
        </w:tc>
        <w:tc>
          <w:tcPr>
            <w:tcW w:w="1077" w:type="dxa"/>
            <w:vAlign w:val="center"/>
          </w:tcPr>
          <w:p w14:paraId="60E0A26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4</w:t>
            </w:r>
          </w:p>
        </w:tc>
      </w:tr>
      <w:tr w:rsidR="004127AD" w:rsidRPr="004127AD" w14:paraId="2C9871D9" w14:textId="77777777" w:rsidTr="00897566">
        <w:tc>
          <w:tcPr>
            <w:tcW w:w="1898" w:type="dxa"/>
            <w:vMerge/>
            <w:vAlign w:val="center"/>
          </w:tcPr>
          <w:p w14:paraId="133FD61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130598F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thalamus</w:t>
            </w:r>
          </w:p>
        </w:tc>
        <w:tc>
          <w:tcPr>
            <w:tcW w:w="1077" w:type="dxa"/>
            <w:vAlign w:val="center"/>
          </w:tcPr>
          <w:p w14:paraId="58C8DB7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63</w:t>
            </w:r>
          </w:p>
        </w:tc>
      </w:tr>
      <w:tr w:rsidR="004127AD" w:rsidRPr="004127AD" w14:paraId="28FD8D5F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6F5450D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10AE657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posterior insula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0D76FE1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34</w:t>
            </w:r>
          </w:p>
        </w:tc>
      </w:tr>
      <w:tr w:rsidR="004127AD" w:rsidRPr="004127AD" w14:paraId="732B440B" w14:textId="77777777" w:rsidTr="00897566">
        <w:tc>
          <w:tcPr>
            <w:tcW w:w="189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53C0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Dorsal Default Mode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097C62B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Medial prefrontal cortex, anterior cingulate cortex, orbitofrontal cortex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03E494C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5257</w:t>
            </w:r>
          </w:p>
        </w:tc>
      </w:tr>
      <w:tr w:rsidR="004127AD" w:rsidRPr="004127AD" w14:paraId="09F69986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5DDE3FF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3249158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angular gyrus</w:t>
            </w:r>
          </w:p>
        </w:tc>
        <w:tc>
          <w:tcPr>
            <w:tcW w:w="1077" w:type="dxa"/>
            <w:vAlign w:val="center"/>
          </w:tcPr>
          <w:p w14:paraId="38CC200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7</w:t>
            </w:r>
          </w:p>
        </w:tc>
      </w:tr>
      <w:tr w:rsidR="004127AD" w:rsidRPr="004127AD" w14:paraId="4B29A5A8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546C546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5AEE485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superior frontal gyrus</w:t>
            </w:r>
          </w:p>
        </w:tc>
        <w:tc>
          <w:tcPr>
            <w:tcW w:w="1077" w:type="dxa"/>
            <w:vAlign w:val="center"/>
          </w:tcPr>
          <w:p w14:paraId="0259D41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37</w:t>
            </w:r>
          </w:p>
        </w:tc>
      </w:tr>
      <w:tr w:rsidR="004127AD" w:rsidRPr="004127AD" w14:paraId="23DA1E32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17C5063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C8B15F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Posterior cingulate cortex, precuneus</w:t>
            </w:r>
          </w:p>
        </w:tc>
        <w:tc>
          <w:tcPr>
            <w:tcW w:w="1077" w:type="dxa"/>
            <w:vAlign w:val="center"/>
          </w:tcPr>
          <w:p w14:paraId="7ED7476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555</w:t>
            </w:r>
          </w:p>
        </w:tc>
      </w:tr>
      <w:tr w:rsidR="004127AD" w:rsidRPr="004127AD" w14:paraId="60980600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01C5226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02C6ADA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Midcingulate cortex</w:t>
            </w:r>
          </w:p>
        </w:tc>
        <w:tc>
          <w:tcPr>
            <w:tcW w:w="1077" w:type="dxa"/>
            <w:vAlign w:val="center"/>
          </w:tcPr>
          <w:p w14:paraId="1AFFC0E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4</w:t>
            </w:r>
          </w:p>
        </w:tc>
      </w:tr>
      <w:tr w:rsidR="004127AD" w:rsidRPr="004127AD" w14:paraId="2A11E892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432B070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4B8F63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angular gyrus</w:t>
            </w:r>
          </w:p>
        </w:tc>
        <w:tc>
          <w:tcPr>
            <w:tcW w:w="1077" w:type="dxa"/>
            <w:vAlign w:val="center"/>
          </w:tcPr>
          <w:p w14:paraId="26C9E2E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8</w:t>
            </w:r>
          </w:p>
        </w:tc>
      </w:tr>
      <w:tr w:rsidR="004127AD" w:rsidRPr="004127AD" w14:paraId="44B6BD0A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0C13F52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4B13B1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and right thalamus</w:t>
            </w:r>
          </w:p>
        </w:tc>
        <w:tc>
          <w:tcPr>
            <w:tcW w:w="1077" w:type="dxa"/>
            <w:vAlign w:val="center"/>
          </w:tcPr>
          <w:p w14:paraId="4E343A8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20</w:t>
            </w:r>
          </w:p>
        </w:tc>
      </w:tr>
      <w:tr w:rsidR="004127AD" w:rsidRPr="004127AD" w14:paraId="6304EAAC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317EFA9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F60DB3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hippocampus</w:t>
            </w:r>
          </w:p>
        </w:tc>
        <w:tc>
          <w:tcPr>
            <w:tcW w:w="1077" w:type="dxa"/>
            <w:vAlign w:val="center"/>
          </w:tcPr>
          <w:p w14:paraId="71C6645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93</w:t>
            </w:r>
          </w:p>
        </w:tc>
      </w:tr>
      <w:tr w:rsidR="004127AD" w:rsidRPr="004127AD" w14:paraId="727D1B9B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4EABACD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2B1189B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hippocamp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5ADD2FB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42</w:t>
            </w:r>
          </w:p>
        </w:tc>
      </w:tr>
      <w:tr w:rsidR="004127AD" w:rsidRPr="004127AD" w14:paraId="34751657" w14:textId="77777777" w:rsidTr="00897566">
        <w:tc>
          <w:tcPr>
            <w:tcW w:w="189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99011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Ventral Default Mode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3CCCC6D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retrosplenial cortex, posterior cingulate cortex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16F447D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462</w:t>
            </w:r>
          </w:p>
        </w:tc>
      </w:tr>
      <w:tr w:rsidR="004127AD" w:rsidRPr="004127AD" w14:paraId="15267AEC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0AE6DE8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55F3892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frontal gyrus</w:t>
            </w:r>
          </w:p>
        </w:tc>
        <w:tc>
          <w:tcPr>
            <w:tcW w:w="1077" w:type="dxa"/>
            <w:vAlign w:val="center"/>
          </w:tcPr>
          <w:p w14:paraId="7AE097A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405</w:t>
            </w:r>
          </w:p>
        </w:tc>
      </w:tr>
      <w:tr w:rsidR="004127AD" w:rsidRPr="004127AD" w14:paraId="0D5BE059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00466B7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895121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parahipocampal gyrus</w:t>
            </w:r>
          </w:p>
        </w:tc>
        <w:tc>
          <w:tcPr>
            <w:tcW w:w="1077" w:type="dxa"/>
            <w:vAlign w:val="center"/>
          </w:tcPr>
          <w:p w14:paraId="79E2D03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34</w:t>
            </w:r>
          </w:p>
        </w:tc>
      </w:tr>
      <w:tr w:rsidR="004127AD" w:rsidRPr="004127AD" w14:paraId="194A6FA2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18BA79B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44DB607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occipital gyrus</w:t>
            </w:r>
          </w:p>
        </w:tc>
        <w:tc>
          <w:tcPr>
            <w:tcW w:w="1077" w:type="dxa"/>
            <w:vAlign w:val="center"/>
          </w:tcPr>
          <w:p w14:paraId="2F10243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491</w:t>
            </w:r>
          </w:p>
        </w:tc>
      </w:tr>
      <w:tr w:rsidR="004127AD" w:rsidRPr="004127AD" w14:paraId="1F5CF016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57A953E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160555C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retrosplenial cortex, posterior cingulate cortex</w:t>
            </w:r>
          </w:p>
        </w:tc>
        <w:tc>
          <w:tcPr>
            <w:tcW w:w="1077" w:type="dxa"/>
            <w:vAlign w:val="center"/>
          </w:tcPr>
          <w:p w14:paraId="65B9AE3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590</w:t>
            </w:r>
          </w:p>
        </w:tc>
      </w:tr>
      <w:tr w:rsidR="004127AD" w:rsidRPr="004127AD" w14:paraId="3513E288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4B7344B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0213B8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Precuneus</w:t>
            </w:r>
          </w:p>
        </w:tc>
        <w:tc>
          <w:tcPr>
            <w:tcW w:w="1077" w:type="dxa"/>
            <w:vAlign w:val="center"/>
          </w:tcPr>
          <w:p w14:paraId="35F5E30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921</w:t>
            </w:r>
          </w:p>
        </w:tc>
      </w:tr>
      <w:tr w:rsidR="004127AD" w:rsidRPr="004127AD" w14:paraId="4F6CF069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56E6447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5ADD408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Right superior frontal gyrus, middle frontal gyrus</w:t>
            </w:r>
          </w:p>
        </w:tc>
        <w:tc>
          <w:tcPr>
            <w:tcW w:w="1077" w:type="dxa"/>
            <w:vAlign w:val="center"/>
          </w:tcPr>
          <w:p w14:paraId="750156D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399</w:t>
            </w:r>
          </w:p>
        </w:tc>
      </w:tr>
      <w:tr w:rsidR="004127AD" w:rsidRPr="004127AD" w14:paraId="17EC4DCD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214FCD7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0D8A994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parahipocampal gyrus</w:t>
            </w:r>
          </w:p>
        </w:tc>
        <w:tc>
          <w:tcPr>
            <w:tcW w:w="1077" w:type="dxa"/>
            <w:vAlign w:val="center"/>
          </w:tcPr>
          <w:p w14:paraId="192768C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0</w:t>
            </w:r>
          </w:p>
        </w:tc>
      </w:tr>
      <w:tr w:rsidR="004127AD" w:rsidRPr="004127AD" w14:paraId="5FB3BB63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5F71765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1ED571F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Right angular gyrus, middle occipital gyr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7D812D4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752</w:t>
            </w:r>
          </w:p>
        </w:tc>
      </w:tr>
      <w:tr w:rsidR="004127AD" w:rsidRPr="004127AD" w14:paraId="17192894" w14:textId="77777777" w:rsidTr="00897566">
        <w:tc>
          <w:tcPr>
            <w:tcW w:w="189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28ABB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Executive Control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6C4F804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middle frontal gyrus, superior front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40F877C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1501</w:t>
            </w:r>
          </w:p>
        </w:tc>
      </w:tr>
      <w:tr w:rsidR="004127AD" w:rsidRPr="004127AD" w14:paraId="516FCC72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3B366A3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31959F8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inferior frontal gyrus, orbitofrontal gyrus</w:t>
            </w:r>
          </w:p>
        </w:tc>
        <w:tc>
          <w:tcPr>
            <w:tcW w:w="1077" w:type="dxa"/>
            <w:vAlign w:val="center"/>
          </w:tcPr>
          <w:p w14:paraId="5415552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437</w:t>
            </w:r>
          </w:p>
        </w:tc>
      </w:tr>
      <w:tr w:rsidR="004127AD" w:rsidRPr="004127AD" w14:paraId="5CACB97E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49031C1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175A513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superior parietal gyrus, inferior parietal gyrus, precuneus, angular gyrus</w:t>
            </w:r>
          </w:p>
        </w:tc>
        <w:tc>
          <w:tcPr>
            <w:tcW w:w="1077" w:type="dxa"/>
            <w:vAlign w:val="center"/>
          </w:tcPr>
          <w:p w14:paraId="7EE9714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110</w:t>
            </w:r>
          </w:p>
        </w:tc>
      </w:tr>
      <w:tr w:rsidR="004127AD" w:rsidRPr="004127AD" w14:paraId="4D3C74B7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6954EFD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A82C9F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inferior temporal gyrus, middle temporal gyrus</w:t>
            </w:r>
          </w:p>
        </w:tc>
        <w:tc>
          <w:tcPr>
            <w:tcW w:w="1077" w:type="dxa"/>
            <w:vAlign w:val="center"/>
          </w:tcPr>
          <w:p w14:paraId="068C3E3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350</w:t>
            </w:r>
          </w:p>
        </w:tc>
      </w:tr>
      <w:tr w:rsidR="004127AD" w:rsidRPr="004127AD" w14:paraId="3FAC736C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2356600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43AFCF2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thalam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4AABE63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8</w:t>
            </w:r>
          </w:p>
        </w:tc>
      </w:tr>
      <w:tr w:rsidR="004127AD" w:rsidRPr="004127AD" w14:paraId="0A72A9AC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55D4D81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 xml:space="preserve">Right Executive Control 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6172CCB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Right middle frontal gyrus, superior front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0C25351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2093</w:t>
            </w:r>
          </w:p>
        </w:tc>
      </w:tr>
      <w:tr w:rsidR="004127AD" w:rsidRPr="004127AD" w14:paraId="04AB429C" w14:textId="77777777" w:rsidTr="00897566">
        <w:tc>
          <w:tcPr>
            <w:tcW w:w="1898" w:type="dxa"/>
            <w:vMerge/>
            <w:vAlign w:val="center"/>
          </w:tcPr>
          <w:p w14:paraId="6BE3D7B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1ED6819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middle frontal gyrus</w:t>
            </w:r>
          </w:p>
        </w:tc>
        <w:tc>
          <w:tcPr>
            <w:tcW w:w="1077" w:type="dxa"/>
            <w:vAlign w:val="center"/>
          </w:tcPr>
          <w:p w14:paraId="26361AB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56</w:t>
            </w:r>
          </w:p>
        </w:tc>
      </w:tr>
      <w:tr w:rsidR="004127AD" w:rsidRPr="004127AD" w14:paraId="3DE51EF4" w14:textId="77777777" w:rsidTr="00897566">
        <w:tc>
          <w:tcPr>
            <w:tcW w:w="1898" w:type="dxa"/>
            <w:vMerge/>
            <w:vAlign w:val="center"/>
          </w:tcPr>
          <w:p w14:paraId="39271EA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CCEFD0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ferior parietal gyrus, supramarginal gyrus, angular gyrus</w:t>
            </w:r>
          </w:p>
        </w:tc>
        <w:tc>
          <w:tcPr>
            <w:tcW w:w="1077" w:type="dxa"/>
            <w:vAlign w:val="center"/>
          </w:tcPr>
          <w:p w14:paraId="1BCDB6A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873</w:t>
            </w:r>
          </w:p>
        </w:tc>
      </w:tr>
      <w:tr w:rsidR="004127AD" w:rsidRPr="004127AD" w14:paraId="41FAABAE" w14:textId="77777777" w:rsidTr="00897566">
        <w:tc>
          <w:tcPr>
            <w:tcW w:w="1898" w:type="dxa"/>
            <w:vMerge/>
            <w:vAlign w:val="center"/>
          </w:tcPr>
          <w:p w14:paraId="19E13AE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09D759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superior frontal gyrus</w:t>
            </w:r>
          </w:p>
        </w:tc>
        <w:tc>
          <w:tcPr>
            <w:tcW w:w="1077" w:type="dxa"/>
            <w:vAlign w:val="center"/>
          </w:tcPr>
          <w:p w14:paraId="63B56BE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83</w:t>
            </w:r>
          </w:p>
        </w:tc>
      </w:tr>
      <w:tr w:rsidR="004127AD" w:rsidRPr="004127AD" w14:paraId="06C00A04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489915B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33E2EFB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caudate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2412F7F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88</w:t>
            </w:r>
          </w:p>
        </w:tc>
      </w:tr>
      <w:tr w:rsidR="004127AD" w:rsidRPr="004127AD" w14:paraId="779C50B3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104CE6E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 xml:space="preserve">Language 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71435FF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inferior front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40C5997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652</w:t>
            </w:r>
          </w:p>
        </w:tc>
      </w:tr>
      <w:tr w:rsidR="004127AD" w:rsidRPr="004127AD" w14:paraId="0D3C74AE" w14:textId="77777777" w:rsidTr="00897566">
        <w:tc>
          <w:tcPr>
            <w:tcW w:w="1898" w:type="dxa"/>
            <w:vMerge/>
            <w:vAlign w:val="center"/>
          </w:tcPr>
          <w:p w14:paraId="42D0DC4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19ECC4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temporal gyrus</w:t>
            </w:r>
          </w:p>
        </w:tc>
        <w:tc>
          <w:tcPr>
            <w:tcW w:w="1077" w:type="dxa"/>
            <w:vAlign w:val="center"/>
          </w:tcPr>
          <w:p w14:paraId="240FCD1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7</w:t>
            </w:r>
          </w:p>
        </w:tc>
      </w:tr>
      <w:tr w:rsidR="004127AD" w:rsidRPr="004127AD" w14:paraId="0D29B4B6" w14:textId="77777777" w:rsidTr="00897566">
        <w:tc>
          <w:tcPr>
            <w:tcW w:w="1898" w:type="dxa"/>
            <w:vMerge/>
            <w:vAlign w:val="center"/>
          </w:tcPr>
          <w:p w14:paraId="6354F1F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4CD3071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middle temporal gyrus, angular gyrus</w:t>
            </w:r>
          </w:p>
        </w:tc>
        <w:tc>
          <w:tcPr>
            <w:tcW w:w="1077" w:type="dxa"/>
            <w:vAlign w:val="center"/>
          </w:tcPr>
          <w:p w14:paraId="56C2E07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317</w:t>
            </w:r>
          </w:p>
        </w:tc>
      </w:tr>
      <w:tr w:rsidR="004127AD" w:rsidRPr="004127AD" w14:paraId="2D444363" w14:textId="77777777" w:rsidTr="00897566">
        <w:tc>
          <w:tcPr>
            <w:tcW w:w="1898" w:type="dxa"/>
            <w:vMerge/>
            <w:vAlign w:val="center"/>
          </w:tcPr>
          <w:p w14:paraId="1406532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51B1D3D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middle temporal gyrus, supramarginal gyrus, angular gyrus</w:t>
            </w:r>
          </w:p>
        </w:tc>
        <w:tc>
          <w:tcPr>
            <w:tcW w:w="1077" w:type="dxa"/>
            <w:vAlign w:val="center"/>
          </w:tcPr>
          <w:p w14:paraId="2E19C26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420</w:t>
            </w:r>
          </w:p>
        </w:tc>
      </w:tr>
      <w:tr w:rsidR="004127AD" w:rsidRPr="004127AD" w14:paraId="57D4DEB6" w14:textId="77777777" w:rsidTr="00897566">
        <w:tc>
          <w:tcPr>
            <w:tcW w:w="1898" w:type="dxa"/>
            <w:vMerge/>
            <w:vAlign w:val="center"/>
          </w:tcPr>
          <w:p w14:paraId="2ED9EF8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9C5E6B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ferior frontal gyrus</w:t>
            </w:r>
          </w:p>
        </w:tc>
        <w:tc>
          <w:tcPr>
            <w:tcW w:w="1077" w:type="dxa"/>
            <w:vAlign w:val="center"/>
          </w:tcPr>
          <w:p w14:paraId="3831569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58</w:t>
            </w:r>
          </w:p>
        </w:tc>
      </w:tr>
      <w:tr w:rsidR="004127AD" w:rsidRPr="004127AD" w14:paraId="3C22E9F5" w14:textId="77777777" w:rsidTr="00897566">
        <w:tc>
          <w:tcPr>
            <w:tcW w:w="1898" w:type="dxa"/>
            <w:vMerge/>
            <w:tcBorders>
              <w:bottom w:val="single" w:sz="4" w:space="0" w:color="auto"/>
            </w:tcBorders>
            <w:vAlign w:val="center"/>
          </w:tcPr>
          <w:p w14:paraId="1C70DAD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3089159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Right middle temporal gyrus, supramarginal gyrus, angular gyr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160E42B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06</w:t>
            </w:r>
          </w:p>
        </w:tc>
      </w:tr>
      <w:tr w:rsidR="004127AD" w:rsidRPr="004127AD" w14:paraId="02696D1B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227636A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Visuospatial</w:t>
            </w:r>
          </w:p>
          <w:p w14:paraId="2C1C0FB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 xml:space="preserve">/Dorsal Attention 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4B93D84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Left middle frontal gyrus, superior frontal gyrus, precentr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01DC7B0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338</w:t>
            </w:r>
          </w:p>
        </w:tc>
      </w:tr>
      <w:tr w:rsidR="004127AD" w:rsidRPr="004127AD" w14:paraId="7B72CCE1" w14:textId="77777777" w:rsidTr="00897566">
        <w:tc>
          <w:tcPr>
            <w:tcW w:w="1898" w:type="dxa"/>
            <w:vMerge/>
            <w:vAlign w:val="center"/>
          </w:tcPr>
          <w:p w14:paraId="218B4DF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6520" w:type="dxa"/>
            <w:vAlign w:val="center"/>
          </w:tcPr>
          <w:p w14:paraId="783A230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inferior parietal gyrus</w:t>
            </w:r>
          </w:p>
        </w:tc>
        <w:tc>
          <w:tcPr>
            <w:tcW w:w="1077" w:type="dxa"/>
            <w:vAlign w:val="center"/>
          </w:tcPr>
          <w:p w14:paraId="695EF89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020</w:t>
            </w:r>
          </w:p>
        </w:tc>
      </w:tr>
      <w:tr w:rsidR="004127AD" w:rsidRPr="004127AD" w14:paraId="4AD76585" w14:textId="77777777" w:rsidTr="00897566">
        <w:tc>
          <w:tcPr>
            <w:tcW w:w="1898" w:type="dxa"/>
            <w:vMerge/>
            <w:vAlign w:val="center"/>
          </w:tcPr>
          <w:p w14:paraId="7E2ADDC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4D8A256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frontal operculum, inferior frontal gyrus</w:t>
            </w:r>
          </w:p>
        </w:tc>
        <w:tc>
          <w:tcPr>
            <w:tcW w:w="1077" w:type="dxa"/>
            <w:vAlign w:val="center"/>
          </w:tcPr>
          <w:p w14:paraId="47CAD19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05</w:t>
            </w:r>
          </w:p>
        </w:tc>
      </w:tr>
      <w:tr w:rsidR="004127AD" w:rsidRPr="004127AD" w14:paraId="23F02F65" w14:textId="77777777" w:rsidTr="00897566">
        <w:tc>
          <w:tcPr>
            <w:tcW w:w="1898" w:type="dxa"/>
            <w:vMerge/>
            <w:vAlign w:val="center"/>
          </w:tcPr>
          <w:p w14:paraId="445E8D1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A5762C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inferior temporal gyrus</w:t>
            </w:r>
          </w:p>
        </w:tc>
        <w:tc>
          <w:tcPr>
            <w:tcW w:w="1077" w:type="dxa"/>
            <w:vAlign w:val="center"/>
          </w:tcPr>
          <w:p w14:paraId="05763C3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3</w:t>
            </w:r>
          </w:p>
        </w:tc>
      </w:tr>
      <w:tr w:rsidR="004127AD" w:rsidRPr="004127AD" w14:paraId="1DFDFA9B" w14:textId="77777777" w:rsidTr="00897566">
        <w:tc>
          <w:tcPr>
            <w:tcW w:w="1898" w:type="dxa"/>
            <w:vMerge/>
            <w:vAlign w:val="center"/>
          </w:tcPr>
          <w:p w14:paraId="5056F86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33836E0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middle frontal gyrus</w:t>
            </w:r>
          </w:p>
        </w:tc>
        <w:tc>
          <w:tcPr>
            <w:tcW w:w="1077" w:type="dxa"/>
            <w:vAlign w:val="center"/>
          </w:tcPr>
          <w:p w14:paraId="5421567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7</w:t>
            </w:r>
          </w:p>
        </w:tc>
      </w:tr>
      <w:tr w:rsidR="004127AD" w:rsidRPr="004127AD" w14:paraId="40F3B253" w14:textId="77777777" w:rsidTr="00897566">
        <w:tc>
          <w:tcPr>
            <w:tcW w:w="1898" w:type="dxa"/>
            <w:vMerge/>
            <w:vAlign w:val="center"/>
          </w:tcPr>
          <w:p w14:paraId="3383BFB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05E73D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ferior parietal gyrus</w:t>
            </w:r>
          </w:p>
        </w:tc>
        <w:tc>
          <w:tcPr>
            <w:tcW w:w="1077" w:type="dxa"/>
            <w:vAlign w:val="center"/>
          </w:tcPr>
          <w:p w14:paraId="228E1CC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93</w:t>
            </w:r>
          </w:p>
        </w:tc>
      </w:tr>
      <w:tr w:rsidR="004127AD" w:rsidRPr="004127AD" w14:paraId="065E42FA" w14:textId="77777777" w:rsidTr="00897566">
        <w:tc>
          <w:tcPr>
            <w:tcW w:w="1898" w:type="dxa"/>
            <w:vMerge/>
            <w:vAlign w:val="center"/>
          </w:tcPr>
          <w:p w14:paraId="600CE96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A63DB2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frontal operculum, inferior frontal gyrus</w:t>
            </w:r>
          </w:p>
        </w:tc>
        <w:tc>
          <w:tcPr>
            <w:tcW w:w="1077" w:type="dxa"/>
            <w:vAlign w:val="center"/>
          </w:tcPr>
          <w:p w14:paraId="13DC52B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326</w:t>
            </w:r>
          </w:p>
        </w:tc>
      </w:tr>
      <w:tr w:rsidR="004127AD" w:rsidRPr="004127AD" w14:paraId="0FA95516" w14:textId="77777777" w:rsidTr="00897566">
        <w:tc>
          <w:tcPr>
            <w:tcW w:w="1898" w:type="dxa"/>
            <w:vMerge/>
            <w:vAlign w:val="center"/>
          </w:tcPr>
          <w:p w14:paraId="693C140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40D9855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ferior temporal gyr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73DD664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76</w:t>
            </w:r>
          </w:p>
        </w:tc>
      </w:tr>
      <w:tr w:rsidR="004127AD" w:rsidRPr="004127AD" w14:paraId="401B1745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6E31F5B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Basal Ganglia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0DAD888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brainstem/midbrain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555BDC3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669</w:t>
            </w:r>
          </w:p>
        </w:tc>
      </w:tr>
      <w:tr w:rsidR="004127AD" w:rsidRPr="004127AD" w14:paraId="127CFB3A" w14:textId="77777777" w:rsidTr="00897566">
        <w:tc>
          <w:tcPr>
            <w:tcW w:w="1898" w:type="dxa"/>
            <w:vMerge/>
            <w:vAlign w:val="center"/>
          </w:tcPr>
          <w:p w14:paraId="6A58993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3FBBDE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brainstem/midbrain</w:t>
            </w:r>
          </w:p>
        </w:tc>
        <w:tc>
          <w:tcPr>
            <w:tcW w:w="1077" w:type="dxa"/>
            <w:vAlign w:val="center"/>
          </w:tcPr>
          <w:p w14:paraId="4BB24E9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828</w:t>
            </w:r>
          </w:p>
        </w:tc>
      </w:tr>
      <w:tr w:rsidR="004127AD" w:rsidRPr="004127AD" w14:paraId="33467BC0" w14:textId="77777777" w:rsidTr="00897566">
        <w:tc>
          <w:tcPr>
            <w:tcW w:w="1898" w:type="dxa"/>
            <w:vMerge/>
            <w:vAlign w:val="center"/>
          </w:tcPr>
          <w:p w14:paraId="5FBE9EC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2EDE6022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inferior frontal gyrus</w:t>
            </w:r>
          </w:p>
        </w:tc>
        <w:tc>
          <w:tcPr>
            <w:tcW w:w="1077" w:type="dxa"/>
            <w:vAlign w:val="center"/>
          </w:tcPr>
          <w:p w14:paraId="241ACD6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8</w:t>
            </w:r>
          </w:p>
        </w:tc>
      </w:tr>
      <w:tr w:rsidR="004127AD" w:rsidRPr="004127AD" w14:paraId="3149CE5B" w14:textId="77777777" w:rsidTr="00897566">
        <w:tc>
          <w:tcPr>
            <w:tcW w:w="1898" w:type="dxa"/>
            <w:vMerge/>
            <w:vAlign w:val="center"/>
          </w:tcPr>
          <w:p w14:paraId="3206495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36389195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inferior frontal gyr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3335C816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63</w:t>
            </w:r>
          </w:p>
        </w:tc>
      </w:tr>
      <w:tr w:rsidR="004127AD" w:rsidRPr="004127AD" w14:paraId="5AEBF02D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777E5524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Auditory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44954F59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superior tempor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2F11DA2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962</w:t>
            </w:r>
          </w:p>
        </w:tc>
      </w:tr>
      <w:tr w:rsidR="004127AD" w:rsidRPr="004127AD" w14:paraId="37B8380B" w14:textId="77777777" w:rsidTr="00897566">
        <w:tc>
          <w:tcPr>
            <w:tcW w:w="1898" w:type="dxa"/>
            <w:vMerge/>
            <w:vAlign w:val="center"/>
          </w:tcPr>
          <w:p w14:paraId="2869C38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7C7F732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superior temporal gyrus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4070855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554</w:t>
            </w:r>
          </w:p>
        </w:tc>
      </w:tr>
      <w:tr w:rsidR="004127AD" w:rsidRPr="004127AD" w14:paraId="70395F7A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314AC4E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Visual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1C6FBF2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middle occipit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06045B9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868</w:t>
            </w:r>
          </w:p>
        </w:tc>
      </w:tr>
      <w:tr w:rsidR="004127AD" w:rsidRPr="004127AD" w14:paraId="5CBDDA58" w14:textId="77777777" w:rsidTr="00897566">
        <w:tc>
          <w:tcPr>
            <w:tcW w:w="1898" w:type="dxa"/>
            <w:vMerge/>
            <w:vAlign w:val="center"/>
          </w:tcPr>
          <w:p w14:paraId="6410C60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728ACEF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middle occipital gyrus</w:t>
            </w:r>
          </w:p>
        </w:tc>
        <w:tc>
          <w:tcPr>
            <w:tcW w:w="1077" w:type="dxa"/>
            <w:vAlign w:val="center"/>
          </w:tcPr>
          <w:p w14:paraId="5231D4CF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679</w:t>
            </w:r>
          </w:p>
        </w:tc>
      </w:tr>
      <w:tr w:rsidR="004127AD" w:rsidRPr="004127AD" w14:paraId="1314F902" w14:textId="77777777" w:rsidTr="00897566">
        <w:tc>
          <w:tcPr>
            <w:tcW w:w="1898" w:type="dxa"/>
            <w:vMerge/>
            <w:vAlign w:val="center"/>
          </w:tcPr>
          <w:p w14:paraId="7A6E574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bottom w:val="single" w:sz="4" w:space="0" w:color="auto"/>
            </w:tcBorders>
            <w:vAlign w:val="center"/>
          </w:tcPr>
          <w:p w14:paraId="7618366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Cuneus/left calcarine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vAlign w:val="center"/>
          </w:tcPr>
          <w:p w14:paraId="19EC235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116</w:t>
            </w:r>
          </w:p>
        </w:tc>
      </w:tr>
      <w:tr w:rsidR="004127AD" w:rsidRPr="004127AD" w14:paraId="626FF770" w14:textId="77777777" w:rsidTr="00897566">
        <w:tc>
          <w:tcPr>
            <w:tcW w:w="1898" w:type="dxa"/>
            <w:vMerge w:val="restart"/>
            <w:tcBorders>
              <w:top w:val="single" w:sz="4" w:space="0" w:color="auto"/>
            </w:tcBorders>
            <w:vAlign w:val="center"/>
          </w:tcPr>
          <w:p w14:paraId="26A175E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Sensorimotor</w:t>
            </w: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1B33FC6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Left precentral gyrus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3466AFB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365</w:t>
            </w:r>
          </w:p>
        </w:tc>
      </w:tr>
      <w:tr w:rsidR="004127AD" w:rsidRPr="004127AD" w14:paraId="69E9CAD9" w14:textId="77777777" w:rsidTr="00897566">
        <w:tc>
          <w:tcPr>
            <w:tcW w:w="1898" w:type="dxa"/>
            <w:vMerge/>
            <w:vAlign w:val="center"/>
          </w:tcPr>
          <w:p w14:paraId="7C747C78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1BD8004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precentral gyrus</w:t>
            </w:r>
          </w:p>
        </w:tc>
        <w:tc>
          <w:tcPr>
            <w:tcW w:w="1077" w:type="dxa"/>
            <w:vAlign w:val="center"/>
          </w:tcPr>
          <w:p w14:paraId="48907BCA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446</w:t>
            </w:r>
          </w:p>
        </w:tc>
      </w:tr>
      <w:tr w:rsidR="004127AD" w:rsidRPr="004127AD" w14:paraId="3B88BEA1" w14:textId="77777777" w:rsidTr="00897566">
        <w:tc>
          <w:tcPr>
            <w:tcW w:w="1898" w:type="dxa"/>
            <w:vMerge/>
            <w:vAlign w:val="center"/>
          </w:tcPr>
          <w:p w14:paraId="4917D833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32CDEF8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Right supplementary motor area</w:t>
            </w:r>
          </w:p>
        </w:tc>
        <w:tc>
          <w:tcPr>
            <w:tcW w:w="1077" w:type="dxa"/>
            <w:vAlign w:val="center"/>
          </w:tcPr>
          <w:p w14:paraId="216BB197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159</w:t>
            </w:r>
          </w:p>
        </w:tc>
      </w:tr>
      <w:tr w:rsidR="004127AD" w:rsidRPr="004127AD" w14:paraId="2092295F" w14:textId="77777777" w:rsidTr="00897566">
        <w:tc>
          <w:tcPr>
            <w:tcW w:w="1898" w:type="dxa"/>
            <w:vMerge/>
            <w:vAlign w:val="center"/>
          </w:tcPr>
          <w:p w14:paraId="0805F8FD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vAlign w:val="center"/>
          </w:tcPr>
          <w:p w14:paraId="682DB4DC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</w:rPr>
              <w:t>Cerebellum</w:t>
            </w:r>
          </w:p>
        </w:tc>
        <w:tc>
          <w:tcPr>
            <w:tcW w:w="1077" w:type="dxa"/>
            <w:vAlign w:val="center"/>
          </w:tcPr>
          <w:p w14:paraId="3C80498B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  <w:r w:rsidRPr="004127AD"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  <w:t>2015</w:t>
            </w:r>
          </w:p>
        </w:tc>
      </w:tr>
      <w:tr w:rsidR="004127AD" w:rsidRPr="004127AD" w14:paraId="3E87EDD5" w14:textId="77777777" w:rsidTr="00897566">
        <w:tc>
          <w:tcPr>
            <w:tcW w:w="1898" w:type="dxa"/>
            <w:tcBorders>
              <w:top w:val="single" w:sz="4" w:space="0" w:color="auto"/>
            </w:tcBorders>
            <w:vAlign w:val="center"/>
          </w:tcPr>
          <w:p w14:paraId="2249ED1E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6520" w:type="dxa"/>
            <w:tcBorders>
              <w:top w:val="single" w:sz="4" w:space="0" w:color="auto"/>
            </w:tcBorders>
            <w:vAlign w:val="center"/>
          </w:tcPr>
          <w:p w14:paraId="091A55F1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  <w:tc>
          <w:tcPr>
            <w:tcW w:w="1077" w:type="dxa"/>
            <w:tcBorders>
              <w:top w:val="single" w:sz="4" w:space="0" w:color="auto"/>
            </w:tcBorders>
            <w:vAlign w:val="center"/>
          </w:tcPr>
          <w:p w14:paraId="525FC150" w14:textId="77777777" w:rsidR="00897566" w:rsidRPr="004127AD" w:rsidRDefault="00897566" w:rsidP="00897566">
            <w:pPr>
              <w:spacing w:line="360" w:lineRule="auto"/>
              <w:rPr>
                <w:rFonts w:ascii="Times New Roman" w:eastAsia="Calibri" w:hAnsi="Times New Roman" w:cs="Times New Roman"/>
                <w:sz w:val="20"/>
                <w:szCs w:val="20"/>
                <w:lang w:val="pt-BR"/>
              </w:rPr>
            </w:pPr>
          </w:p>
        </w:tc>
      </w:tr>
    </w:tbl>
    <w:p w14:paraId="7FBBE110" w14:textId="77777777" w:rsidR="00897566" w:rsidRPr="004127AD" w:rsidRDefault="00897566" w:rsidP="0089756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80AA4C9" w14:textId="38848352" w:rsidR="00FD5D6E" w:rsidRPr="004127AD" w:rsidRDefault="00FD5D6E" w:rsidP="00FD5D6E">
      <w:pPr>
        <w:spacing w:after="120" w:line="480" w:lineRule="auto"/>
        <w:jc w:val="both"/>
        <w:rPr>
          <w:rFonts w:ascii="Times New Roman" w:hAnsi="Times New Roman" w:cs="Times New Roman"/>
          <w:b/>
          <w:sz w:val="26"/>
          <w:szCs w:val="26"/>
        </w:rPr>
      </w:pPr>
      <w:r w:rsidRPr="004127AD">
        <w:rPr>
          <w:rFonts w:ascii="Times New Roman" w:hAnsi="Times New Roman" w:cs="Times New Roman"/>
          <w:b/>
          <w:sz w:val="26"/>
          <w:szCs w:val="26"/>
        </w:rPr>
        <w:lastRenderedPageBreak/>
        <w:t>Neuropsychological assessment</w:t>
      </w:r>
    </w:p>
    <w:p w14:paraId="7B609CD1" w14:textId="2307915F" w:rsidR="00FD5D6E" w:rsidRPr="004127AD" w:rsidRDefault="00FD5D6E" w:rsidP="00FD5D6E">
      <w:pPr>
        <w:spacing w:after="120" w:line="480" w:lineRule="auto"/>
        <w:ind w:firstLine="1134"/>
        <w:jc w:val="both"/>
        <w:rPr>
          <w:rFonts w:ascii="Times New Roman" w:hAnsi="Times New Roman" w:cs="Times New Roman"/>
          <w:sz w:val="24"/>
          <w:szCs w:val="24"/>
        </w:rPr>
      </w:pPr>
      <w:r w:rsidRPr="004127AD">
        <w:rPr>
          <w:rFonts w:ascii="Times New Roman" w:hAnsi="Times New Roman" w:cs="Times New Roman"/>
          <w:sz w:val="24"/>
          <w:szCs w:val="24"/>
        </w:rPr>
        <w:t xml:space="preserve">Neuropsychologists administered to all participants a cognitive, functional and neuropsychiatric battery without knowledge of clinical diagnosis. Global cognitive status was measured by MMSE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="008E0505"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lstein&lt;/Author&gt;&lt;Year&gt;1975&lt;/Year&gt;&lt;IDText&gt;&amp;quot;Mini-mental state&amp;quot;. A practical method for grading the cognitive state of patients for the clinician&lt;/IDText&gt;&lt;DisplayText&gt;(Folstein, Folstein, &amp;amp; McHugh, 1975)&lt;/DisplayText&gt;&lt;record&gt;&lt;keywords&gt;&lt;keyword&gt;Adult&lt;/keyword&gt;&lt;keyword&gt;Affective Symptoms/diagnosis&lt;/keyword&gt;&lt;keyword&gt;Aged&lt;/keyword&gt;&lt;keyword&gt;Bipolar Disorder/diagnosis&lt;/keyword&gt;&lt;keyword&gt;Cognition&lt;/keyword&gt;&lt;keyword&gt;Cognition Disorders/etiology&lt;/keyword&gt;&lt;keyword&gt;Craniocerebral Trauma/complications&lt;/keyword&gt;&lt;keyword&gt;Dementia/diagnosis&lt;/keyword&gt;&lt;keyword&gt;Depression/diagnosis&lt;/keyword&gt;&lt;keyword&gt;Diagnosis, Differential&lt;/keyword&gt;&lt;keyword&gt;Female&lt;/keyword&gt;&lt;keyword&gt;Humans&lt;/keyword&gt;&lt;keyword&gt;Male&lt;/keyword&gt;&lt;keyword&gt;Mental Disorders/ diagnosis&lt;/keyword&gt;&lt;keyword&gt;Mental Status Schedule&lt;/keyword&gt;&lt;keyword&gt;Metabolic Diseases/complications&lt;/keyword&gt;&lt;keyword&gt;Middle Aged&lt;/keyword&gt;&lt;keyword&gt;Neurotic Disorders/diagnosis&lt;/keyword&gt;&lt;keyword&gt;Psychiatric Status Rating Scales&lt;/keyword&gt;&lt;keyword&gt;Schizophrenia/diagnosis&lt;/keyword&gt;&lt;keyword&gt;Substance-Related Disorders/complications&lt;/keyword&gt;&lt;keyword&gt;Time Factors&lt;/keyword&gt;&lt;/keywords&gt;&lt;isbn&gt;0022-3956 (Print)&amp;#xD;0022-3956 (Linking)&lt;/isbn&gt;&lt;titles&gt;&lt;title&gt;&amp;quot;Mini-mental state&amp;quot;. A practical method for grading the cognitive state of patients for the clinician&lt;/title&gt;&lt;secondary-title&gt;J Psychiatr Res&lt;/secondary-title&gt;&lt;/titles&gt;&lt;pages&gt;189-98&lt;/pages&gt;&lt;number&gt;3&lt;/number&gt;&lt;contributors&gt;&lt;authors&gt;&lt;author&gt;Folstein, M. F.&lt;/author&gt;&lt;author&gt;Folstein, S. E.&lt;/author&gt;&lt;author&gt;McHugh, P. R.&lt;/author&gt;&lt;/authors&gt;&lt;/contributors&gt;&lt;language&gt;eng&lt;/language&gt;&lt;added-date format="utc"&gt;1344284284&lt;/added-date&gt;&lt;pub-location&gt;England&lt;/pub-location&gt;&lt;ref-type name="Book Section"&gt;5&lt;/ref-type&gt;&lt;dates&gt;&lt;year&gt;1975&lt;/year&gt;&lt;/dates&gt;&lt;remote-database-provider&gt;NLM&lt;/remote-database-provider&gt;&lt;rec-number&gt;28&lt;/rec-number&gt;&lt;last-updated-date format="utc"&gt;1344284284&lt;/last-updated-date&gt;&lt;accession-num&gt;1202204&lt;/accession-num&gt;&lt;volume&gt;12&lt;/volum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="008E0505" w:rsidRPr="004127AD">
        <w:rPr>
          <w:rFonts w:ascii="Times New Roman" w:hAnsi="Times New Roman" w:cs="Times New Roman"/>
          <w:noProof/>
          <w:sz w:val="24"/>
          <w:szCs w:val="24"/>
        </w:rPr>
        <w:t>(Folstein, Folstein, &amp; McHugh, 1975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; episodic memory by the Rey Auditory Verbal Learning Test (subitems encoding, delayed recall, and recognition)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sb3ktRGluaXo8L0F1dGhvcj48WWVhcj4yMDA3PC9Z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</w:fldData>
        </w:fldChar>
      </w:r>
      <w:r w:rsidR="008E0505" w:rsidRPr="004127A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E0505" w:rsidRPr="004127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sb3ktRGluaXo8L0F1dGhvcj48WWVhcj4yMDA3PC9Z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</w:fldData>
        </w:fldChar>
      </w:r>
      <w:r w:rsidR="008E0505" w:rsidRPr="004127A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E0505" w:rsidRPr="004127AD">
        <w:rPr>
          <w:rFonts w:ascii="Times New Roman" w:hAnsi="Times New Roman" w:cs="Times New Roman"/>
          <w:sz w:val="24"/>
          <w:szCs w:val="24"/>
        </w:rPr>
      </w:r>
      <w:r w:rsidR="008E0505"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="008E0505" w:rsidRPr="004127AD">
        <w:rPr>
          <w:rFonts w:ascii="Times New Roman" w:hAnsi="Times New Roman" w:cs="Times New Roman"/>
          <w:noProof/>
          <w:sz w:val="24"/>
          <w:szCs w:val="24"/>
        </w:rPr>
        <w:t>(Malloy-Diniz, Lasmar, Gazinelli Lde, Fuentes, &amp; Salgado, 2007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; attention/working memory by forward digit span and backward digit span; for visual perception, we used the following tests: subtests of Luria’s Neuropsychological Investigation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&lt;/Author&gt;&lt;Year&gt;1975&lt;/Year&gt;&lt;IDText&gt;Luria’s Neuropsychological Investigation, Manual and Test Material&lt;/IDText&gt;&lt;DisplayText&gt;(Christensen, 1975)&lt;/DisplayText&gt;&lt;record&gt;&lt;titles&gt;&lt;title&gt;Luria’s Neuropsychological Investigation, Manual and Test Material&lt;/title&gt;&lt;/titles&gt;&lt;contributors&gt;&lt;authors&gt;&lt;author&gt;Christensen, A-L&lt;/author&gt;&lt;/authors&gt;&lt;/contributors&gt;&lt;edition&gt;4th ed&lt;/edition&gt;&lt;added-date format="utc"&gt;1384957570&lt;/added-date&gt;&lt;pub-location&gt;Copenhagen&lt;/pub-location&gt;&lt;ref-type name="Generic"&gt;13&lt;/ref-type&gt;&lt;dates&gt;&lt;year&gt;1975&lt;/year&gt;&lt;/dates&gt;&lt;rec-number&gt;517&lt;/rec-number&gt;&lt;publisher&gt;Munksgaard&lt;/publisher&gt;&lt;last-updated-date format="utc"&gt;1384957652&lt;/last-updated-dat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Christensen, 1975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, using items G12, G13, G14 and G17 (from Raven’s test), one item for mental rotation of figures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tcliff&lt;/Author&gt;&lt;Year&gt;1979&lt;/Year&gt;&lt;IDText&gt;Spatial thought, mental rotation and the right cerebral hemisphere&lt;/IDText&gt;&lt;DisplayText&gt;(Ratcliff, 1979)&lt;/DisplayText&gt;&lt;record&gt;&lt;keywords&gt;&lt;keyword&gt;Brain Injuries/physiopathology&lt;/keyword&gt;&lt;keyword&gt;Brain Mapping&lt;/keyword&gt;&lt;keyword&gt;Dominance, Cerebral/ physiology&lt;/keyword&gt;&lt;keyword&gt;Humans&lt;/keyword&gt;&lt;keyword&gt;Male&lt;/keyword&gt;&lt;keyword&gt;Middle Aged&lt;/keyword&gt;&lt;keyword&gt;Orientation/physiology&lt;/keyword&gt;&lt;keyword&gt;Space Perception/ physiology&lt;/keyword&gt;&lt;keyword&gt;Thinking/ physiology&lt;/keyword&gt;&lt;keyword&gt;Visual Perception/ physiology&lt;/keyword&gt;&lt;keyword&gt;Wounds, Penetrating/physiopathology&lt;/keyword&gt;&lt;/keywords&gt;&lt;isbn&gt;0028-3932 (Print)&amp;#xD;0028-3932 (Linking)&lt;/isbn&gt;&lt;titles&gt;&lt;title&gt;Spatial thought, mental rotation and the right cerebral hemisphere&lt;/title&gt;&lt;secondary-title&gt;Neuropsychologia&lt;/secondary-title&gt;&lt;alt-title&gt;Neuropsychologia&lt;/alt-title&gt;&lt;/titles&gt;&lt;pages&gt;49-54&lt;/pages&gt;&lt;number&gt;1&lt;/number&gt;&lt;contributors&gt;&lt;authors&gt;&lt;author&gt;Ratcliff, G.&lt;/author&gt;&lt;/authors&gt;&lt;/contributors&gt;&lt;edition&gt;1979/01/01&lt;/edition&gt;&lt;language&gt;eng&lt;/language&gt;&lt;added-date format="utc"&gt;1358534428&lt;/added-date&gt;&lt;ref-type name="Journal Article"&gt;17&lt;/ref-type&gt;&lt;dates&gt;&lt;year&gt;1979&lt;/year&gt;&lt;/dates&gt;&lt;remote-database-provider&gt;NLM&lt;/remote-database-provider&gt;&lt;rec-number&gt;200&lt;/rec-number&gt;&lt;last-updated-date format="utc"&gt;1358534428&lt;/last-updated-date&gt;&lt;accession-num&gt;431809&lt;/accession-num&gt;&lt;volume&gt;17&lt;/volum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Ratcliff, 1979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>, and a copy of the Rey-</w:t>
      </w:r>
      <w:proofErr w:type="spellStart"/>
      <w:r w:rsidRPr="004127AD">
        <w:rPr>
          <w:rFonts w:ascii="Times New Roman" w:hAnsi="Times New Roman" w:cs="Times New Roman"/>
          <w:sz w:val="24"/>
          <w:szCs w:val="24"/>
        </w:rPr>
        <w:t>Osterrieth</w:t>
      </w:r>
      <w:proofErr w:type="spellEnd"/>
      <w:r w:rsidRPr="004127AD">
        <w:rPr>
          <w:rFonts w:ascii="Times New Roman" w:hAnsi="Times New Roman" w:cs="Times New Roman"/>
          <w:sz w:val="24"/>
          <w:szCs w:val="24"/>
        </w:rPr>
        <w:t xml:space="preserve"> Complex Figure Test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sterrieth&lt;/Author&gt;&lt;Year&gt;1944&lt;/Year&gt;&lt;IDText&gt;The test of copying a complex figure: A contribution to the study of perception and memory &lt;/IDText&gt;&lt;DisplayText&gt;(Osterrieth, 1944)&lt;/DisplayText&gt;&lt;record&gt;&lt;titles&gt;&lt;title&gt;The test of copying a complex figure: A contribution to the study of perception and memory &lt;/title&gt;&lt;/titles&gt;&lt;titles&gt;&lt;secondary-title&gt;&lt;style face="italic" font="default" size="100%"&gt;Arch Psychol &lt;/style&gt;&lt;/secondary-title&gt;&lt;/titles&gt;&lt;pages&gt;206 –356&lt;/pages&gt;&lt;contributors&gt;&lt;authors&gt;&lt;author&gt;Osterrieth, P&lt;/author&gt;&lt;/authors&gt;&lt;/contributors&gt;&lt;added-date format="utc"&gt;1349211274&lt;/added-date&gt;&lt;ref-type name="Journal Article"&gt;17&lt;/ref-type&gt;&lt;dates&gt;&lt;year&gt;1944&lt;/year&gt;&lt;/dates&gt;&lt;rec-number&gt;112&lt;/rec-number&gt;&lt;last-updated-date format="utc"&gt;1349211331&lt;/last-updated-date&gt;&lt;volume&gt;30&lt;/volum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Osterrieth, 1944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. For executive functions we used the Trail Making Test A and B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 &lt;/Author&gt;&lt;Year&gt;1959&lt;/Year&gt;&lt;IDText&gt;Manual for the Christensen Guilford Fluency Tests. (2nd ed.)&lt;/IDText&gt;&lt;DisplayText&gt;(Christensen  &amp;amp; Guilford 1959)&lt;/DisplayText&gt;&lt;record&gt;&lt;titles&gt;&lt;title&gt;Manual for the Christensen Guilford Fluency Tests. (2nd ed.)&lt;/title&gt;&lt;secondary-title&gt;Percept Mot Skills &lt;/secondary-title&gt;&lt;/titles&gt;&lt;contributors&gt;&lt;authors&gt;&lt;author&gt;Christensen , PR&lt;/author&gt;&lt;author&gt;Guilford , JP&lt;/author&gt;&lt;/authors&gt;&lt;/contributors&gt;&lt;added-date format="utc"&gt;1349205550&lt;/added-date&gt;&lt;pub-location&gt; Beverly Hills, California&lt;/pub-location&gt;&lt;ref-type name="Book"&gt;6&lt;/ref-type&gt;&lt;dates&gt;&lt;year&gt;1959&lt;/year&gt;&lt;/dates&gt;&lt;rec-number&gt;111&lt;/rec-number&gt;&lt;publisher&gt;Sheridan Supply&lt;/publisher&gt;&lt;last-updated-date format="utc"&gt;1349210873&lt;/last-updated-dat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Christensen  &amp; Guilford 1959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, the Stroop test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roop&lt;/Author&gt;&lt;Year&gt; 1935&lt;/Year&gt;&lt;IDText&gt;Studies of interference in serial verbal reactions.&lt;/IDText&gt;&lt;DisplayText&gt;(Stroop, 1935)&lt;/DisplayText&gt;&lt;record&gt;&lt;titles&gt;&lt;title&gt;Studies of interference in serial verbal reactions.&lt;/title&gt;&lt;secondary-title&gt;Journal of Experimental Psychology.&lt;/secondary-title&gt;&lt;/titles&gt;&lt;pages&gt;643–662.&lt;/pages&gt;&lt;contributors&gt;&lt;authors&gt;&lt;author&gt;Stroop, JR .&lt;/author&gt;&lt;/authors&gt;&lt;/contributors&gt;&lt;added-date format="utc"&gt;1359390265&lt;/added-date&gt;&lt;ref-type name="Journal Article"&gt;17&lt;/ref-type&gt;&lt;dates&gt;&lt;year&gt; 1935&lt;/year&gt;&lt;/dates&gt;&lt;rec-number&gt;207&lt;/rec-number&gt;&lt;last-updated-date format="utc"&gt;1359390337&lt;/last-updated-date&gt;&lt;volume&gt;18&lt;/volum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Stroop, 1935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 and the Clock Drawing Test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derland&lt;/Author&gt;&lt;Year&gt;1989&lt;/Year&gt;&lt;IDText&gt;Clock drawing in Alzheimer&amp;apos;s disease. A novel measure of dementia severity&lt;/IDText&gt;&lt;DisplayText&gt;(Sunderland et al., 1989)&lt;/DisplayText&gt;&lt;record&gt;&lt;dates&gt;&lt;pub-dates&gt;&lt;date&gt;Aug&lt;/date&gt;&lt;/pub-dates&gt;&lt;year&gt;1989&lt;/year&gt;&lt;/dates&gt;&lt;keywords&gt;&lt;keyword&gt;Aged&lt;/keyword&gt;&lt;keyword&gt;Aged, 80 and over&lt;/keyword&gt;&lt;keyword&gt;Alzheimer Disease/ diagnosis/psychology&lt;/keyword&gt;&lt;keyword&gt;Depth Perception&lt;/keyword&gt;&lt;keyword&gt;Form Perception&lt;/keyword&gt;&lt;keyword&gt;Humans&lt;/keyword&gt;&lt;keyword&gt;Mental Status Schedule&lt;/keyword&gt;&lt;keyword&gt;Neuropsychological Tests/ methods&lt;/keyword&gt;&lt;keyword&gt;Reproducibility of Results&lt;/keyword&gt;&lt;/keywords&gt;&lt;isbn&gt;0002-8614 (Print)&amp;#xD;0002-8614 (Linking)&lt;/isbn&gt;&lt;titles&gt;&lt;title&gt;Clock drawing in Alzheimer&amp;apos;s disease. A novel measure of dementia severity&lt;/title&gt;&lt;secondary-title&gt;J Am Geriatr Soc&lt;/secondary-title&gt;&lt;alt-title&gt;Journal of the American Geriatrics Society&lt;/alt-title&gt;&lt;/titles&gt;&lt;pages&gt;725-9&lt;/pages&gt;&lt;number&gt;8&lt;/number&gt;&lt;contributors&gt;&lt;authors&gt;&lt;author&gt;Sunderland, T.&lt;/author&gt;&lt;author&gt;Hill, J. L.&lt;/author&gt;&lt;author&gt;Mellow, A. M.&lt;/author&gt;&lt;author&gt;Lawlor, B. A.&lt;/author&gt;&lt;author&gt;Gundersheimer, J.&lt;/author&gt;&lt;author&gt;Newhouse, P. A.&lt;/author&gt;&lt;author&gt;Grafman, J. H.&lt;/author&gt;&lt;/authors&gt;&lt;/contributors&gt;&lt;edition&gt;1989/08/01&lt;/edition&gt;&lt;language&gt;eng&lt;/language&gt;&lt;added-date format="utc"&gt;1349195925&lt;/added-date&gt;&lt;ref-type name="Journal Article"&gt;17&lt;/ref-type&gt;&lt;auth-address&gt;Unit of Geriatric Psychopharmacology, National Institute of Neurological Disorders and Stroke, Bethesda, MD 20892.&lt;/auth-address&gt;&lt;remote-database-provider&gt;NLM&lt;/remote-database-provider&gt;&lt;rec-number&gt;108&lt;/rec-number&gt;&lt;last-updated-date format="utc"&gt;1349195925&lt;/last-updated-date&gt;&lt;accession-num&gt;2754157&lt;/accession-num&gt;&lt;volume&gt;37&lt;/volum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 xml:space="preserve">(Sunderland </w:t>
      </w:r>
      <w:r w:rsidRPr="004127AD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Pr="004127AD">
        <w:rPr>
          <w:rFonts w:ascii="Times New Roman" w:hAnsi="Times New Roman" w:cs="Times New Roman"/>
          <w:noProof/>
          <w:sz w:val="24"/>
          <w:szCs w:val="24"/>
        </w:rPr>
        <w:t>., 1989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.  Language tests included the Boston Naming Test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="008E0505"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plan&lt;/Author&gt;&lt;Year&gt;1983&lt;/Year&gt;&lt;IDText&gt;The Boston Naming Test&lt;/IDText&gt;&lt;DisplayText&gt;(Kaplan, Goodglass, &amp;amp; Weintraub, 1983)&lt;/DisplayText&gt;&lt;record&gt;&lt;titles&gt;&lt;title&gt;The Boston Naming Test&lt;/title&gt;&lt;/titles&gt;&lt;contributors&gt;&lt;authors&gt;&lt;author&gt;Kaplan, E&lt;/author&gt;&lt;author&gt;Goodglass, H&lt;/author&gt;&lt;author&gt;Weintraub, S&lt;/author&gt;&lt;/authors&gt;&lt;/contributors&gt;&lt;edition&gt;2nd edition&lt;/edition&gt;&lt;added-date format="utc"&gt;1390475700&lt;/added-date&gt;&lt;pub-location&gt;Philadelphia&lt;/pub-location&gt;&lt;ref-type name="Book Section"&gt;5&lt;/ref-type&gt;&lt;dates&gt;&lt;year&gt;1983&lt;/year&gt;&lt;/dates&gt;&lt;rec-number&gt;544&lt;/rec-number&gt;&lt;last-updated-date format="utc"&gt;1390475748&lt;/last-updated-date&gt;&lt;contributors&gt;&lt;secondary-authors&gt;&lt;author&gt;Lea &amp;amp; Febiger&lt;/author&gt;&lt;/secondary-authors&gt;&lt;/contributors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="008E0505" w:rsidRPr="004127AD">
        <w:rPr>
          <w:rFonts w:ascii="Times New Roman" w:hAnsi="Times New Roman" w:cs="Times New Roman"/>
          <w:noProof/>
          <w:sz w:val="24"/>
          <w:szCs w:val="24"/>
        </w:rPr>
        <w:t>(Kaplan, Goodglass, &amp; Weintraub, 1983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 xml:space="preserve">, semantic verbal fluency for category (animals), and phonological verbal fluency for letters. </w:t>
      </w:r>
      <w:r w:rsidRPr="004127AD">
        <w:rPr>
          <w:rFonts w:ascii="Times New Roman" w:hAnsi="Times New Roman" w:cs="Times New Roman"/>
          <w:sz w:val="24"/>
          <w:szCs w:val="24"/>
        </w:rPr>
        <w:fldChar w:fldCharType="begin"/>
      </w:r>
      <w:r w:rsidRPr="004127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ensen &lt;/Author&gt;&lt;Year&gt;1959&lt;/Year&gt;&lt;IDText&gt;Manual for the Christensen Guilford Fluency Tests. (2nd ed.)&lt;/IDText&gt;&lt;DisplayText&gt;(Christensen  &amp;amp; Guilford 1959)&lt;/DisplayText&gt;&lt;record&gt;&lt;titles&gt;&lt;title&gt;Manual for the Christensen Guilford Fluency Tests. (2nd ed.)&lt;/title&gt;&lt;secondary-title&gt;Percept Mot Skills &lt;/secondary-title&gt;&lt;/titles&gt;&lt;contributors&gt;&lt;authors&gt;&lt;author&gt;Christensen , PR&lt;/author&gt;&lt;author&gt;Guilford , JP&lt;/author&gt;&lt;/authors&gt;&lt;/contributors&gt;&lt;added-date format="utc"&gt;1349205550&lt;/added-date&gt;&lt;pub-location&gt; Beverly Hills, California&lt;/pub-location&gt;&lt;ref-type name="Book"&gt;6&lt;/ref-type&gt;&lt;dates&gt;&lt;year&gt;1959&lt;/year&gt;&lt;/dates&gt;&lt;rec-number&gt;111&lt;/rec-number&gt;&lt;publisher&gt;Sheridan Supply&lt;/publisher&gt;&lt;last-updated-date format="utc"&gt;1349210873&lt;/last-updated-date&gt;&lt;/record&gt;&lt;/Cite&gt;&lt;/EndNote&gt;</w:instrText>
      </w:r>
      <w:r w:rsidRPr="004127AD">
        <w:rPr>
          <w:rFonts w:ascii="Times New Roman" w:hAnsi="Times New Roman" w:cs="Times New Roman"/>
          <w:sz w:val="24"/>
          <w:szCs w:val="24"/>
        </w:rPr>
        <w:fldChar w:fldCharType="separate"/>
      </w:r>
      <w:r w:rsidRPr="004127AD">
        <w:rPr>
          <w:rFonts w:ascii="Times New Roman" w:hAnsi="Times New Roman" w:cs="Times New Roman"/>
          <w:noProof/>
          <w:sz w:val="24"/>
          <w:szCs w:val="24"/>
        </w:rPr>
        <w:t>(Christensen  &amp; Guilford 1959)</w:t>
      </w:r>
      <w:r w:rsidRPr="004127AD">
        <w:rPr>
          <w:rFonts w:ascii="Times New Roman" w:hAnsi="Times New Roman" w:cs="Times New Roman"/>
          <w:sz w:val="24"/>
          <w:szCs w:val="24"/>
        </w:rPr>
        <w:fldChar w:fldCharType="end"/>
      </w:r>
      <w:r w:rsidRPr="004127AD">
        <w:rPr>
          <w:rFonts w:ascii="Times New Roman" w:hAnsi="Times New Roman" w:cs="Times New Roman"/>
          <w:sz w:val="24"/>
          <w:szCs w:val="24"/>
        </w:rPr>
        <w:t>.</w:t>
      </w:r>
    </w:p>
    <w:p w14:paraId="1DE091EB" w14:textId="0EA883AF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1D0967B" w14:textId="6A29D894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266952F" w14:textId="147609BD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F604D16" w14:textId="7C7A0C05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12C2382" w14:textId="455B30A1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6657ACF" w14:textId="0E254DBD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8240CC6" w14:textId="2A0ADBDA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DA0FE74" w14:textId="244E9430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97CC93" w14:textId="5B902D1F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B9B5B4" w14:textId="1EA4805D" w:rsidR="00471889" w:rsidRPr="004127AD" w:rsidRDefault="00471889" w:rsidP="00471889">
      <w:pPr>
        <w:spacing w:line="360" w:lineRule="auto"/>
        <w:rPr>
          <w:rFonts w:ascii="Times New Roman" w:hAnsi="Times New Roman" w:cs="Times New Roman"/>
        </w:rPr>
      </w:pPr>
      <w:r w:rsidRPr="004127AD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97566" w:rsidRPr="004127AD">
        <w:rPr>
          <w:rFonts w:ascii="Times New Roman" w:hAnsi="Times New Roman" w:cs="Times New Roman"/>
          <w:b/>
          <w:sz w:val="24"/>
          <w:szCs w:val="24"/>
        </w:rPr>
        <w:t>2</w:t>
      </w:r>
      <w:r w:rsidRPr="004127AD">
        <w:rPr>
          <w:rFonts w:ascii="Times New Roman" w:hAnsi="Times New Roman" w:cs="Times New Roman"/>
          <w:sz w:val="24"/>
          <w:szCs w:val="24"/>
        </w:rPr>
        <w:t>: Group comparison for neuropsychological data.</w:t>
      </w:r>
    </w:p>
    <w:tbl>
      <w:tblPr>
        <w:tblpPr w:leftFromText="141" w:rightFromText="141" w:vertAnchor="text" w:horzAnchor="margin" w:tblpXSpec="center" w:tblpY="-36"/>
        <w:tblW w:w="1006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1247"/>
        <w:gridCol w:w="1274"/>
        <w:gridCol w:w="1274"/>
        <w:gridCol w:w="850"/>
        <w:gridCol w:w="1309"/>
        <w:gridCol w:w="1701"/>
      </w:tblGrid>
      <w:tr w:rsidR="00A77B60" w:rsidRPr="00A77B60" w14:paraId="611D3CEC" w14:textId="77777777" w:rsidTr="00897566">
        <w:trPr>
          <w:trHeight w:val="260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7C87DF" w14:textId="77777777" w:rsidR="00471889" w:rsidRPr="00A77B60" w:rsidRDefault="00471889" w:rsidP="0089756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 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53972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controls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29B68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aMCI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C83C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mild Alzheimer’s diseas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94E2E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 xml:space="preserve">controls </w:t>
            </w:r>
            <w:r w:rsidRPr="00A77B60">
              <w:rPr>
                <w:rFonts w:ascii="Times New Roman" w:eastAsia="Times New Roman" w:hAnsi="Times New Roman" w:cs="Times New Roman"/>
                <w:b/>
                <w:bCs/>
                <w:i/>
                <w:sz w:val="20"/>
                <w:szCs w:val="20"/>
                <w:lang w:val="pt-BR" w:eastAsia="pt-BR"/>
              </w:rPr>
              <w:t>vs</w:t>
            </w: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 xml:space="preserve"> aMCI</w:t>
            </w:r>
          </w:p>
        </w:tc>
        <w:tc>
          <w:tcPr>
            <w:tcW w:w="13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8F41B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controls </w:t>
            </w:r>
            <w:r w:rsidRPr="00A77B60">
              <w:rPr>
                <w:rFonts w:ascii="Times New Roman" w:eastAsia="Times New Roman" w:hAnsi="Times New Roman" w:cs="Times New Roman"/>
                <w:b/>
                <w:bCs/>
                <w:i/>
                <w:sz w:val="20"/>
                <w:szCs w:val="20"/>
                <w:lang w:eastAsia="pt-BR"/>
              </w:rPr>
              <w:t>vs</w:t>
            </w:r>
          </w:p>
          <w:p w14:paraId="64E98EE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mild Alzheimer’s diseas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1BADEC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MCI</w:t>
            </w:r>
          </w:p>
          <w:p w14:paraId="13EC228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i/>
                <w:sz w:val="20"/>
                <w:szCs w:val="20"/>
                <w:lang w:eastAsia="pt-BR"/>
              </w:rPr>
              <w:t>vs</w:t>
            </w:r>
          </w:p>
          <w:p w14:paraId="64F68A1C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mild Alzheimer’s disease</w:t>
            </w:r>
          </w:p>
        </w:tc>
      </w:tr>
      <w:tr w:rsidR="00A77B60" w:rsidRPr="00A77B60" w14:paraId="6C78DE14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0107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Encoding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F347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2.82(6.5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CD20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0.31(6.5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17E9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4.93(14.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1C42B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F554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74C5A" w14:textId="629DE924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E41D3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42</w:t>
            </w:r>
          </w:p>
        </w:tc>
      </w:tr>
      <w:tr w:rsidR="00A77B60" w:rsidRPr="00A77B60" w14:paraId="63CF98A7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C86BF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Delayed recall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335D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8.89(2.0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58DE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25(1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B0D9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.33(1.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7A7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B4507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40C11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  <w:t>&lt;0.001</w:t>
            </w:r>
          </w:p>
        </w:tc>
      </w:tr>
      <w:tr w:rsidR="00A77B60" w:rsidRPr="00A77B60" w14:paraId="667BA889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2C84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Recognitio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8825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2.37(2.5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E35C1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59(5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0EC4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-0.27(5.5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53E5B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5E560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D762E" w14:textId="4A51DB76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9E41D3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4</w:t>
            </w:r>
          </w:p>
        </w:tc>
      </w:tr>
      <w:tr w:rsidR="00A77B60" w:rsidRPr="00A77B60" w14:paraId="33038C0D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D8A47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Forward digit spa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E9EF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68(1.1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FCB1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28(0.7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EC40E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53(0.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417F2" w14:textId="2A2FC835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E2D16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7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73DA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45BD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</w:tr>
      <w:tr w:rsidR="00A77B60" w:rsidRPr="00A77B60" w14:paraId="73F33AC0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8C94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Backward digit spa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DCE4A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.21(0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FB7C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.13(0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A02A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.47(0.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43401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BEFD1" w14:textId="77AF9E74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0.0</w:t>
            </w:r>
            <w:r w:rsidR="003460EF"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BFC84" w14:textId="2ADA04D1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3460EF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806</w:t>
            </w:r>
          </w:p>
        </w:tc>
      </w:tr>
      <w:tr w:rsidR="00A77B60" w:rsidRPr="00A77B60" w14:paraId="7B0CE445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1E00B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Stroop C time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CEF6C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5.78(7.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9CB8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4.75(15.3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1532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66.87(48.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FF4F4" w14:textId="69A7C411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8C7804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63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5232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2B2A9" w14:textId="23B0E4A0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8C7804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29</w:t>
            </w:r>
          </w:p>
        </w:tc>
      </w:tr>
      <w:tr w:rsidR="00A77B60" w:rsidRPr="00A77B60" w14:paraId="4DBBD1DA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E13F7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Stroop C errors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CFF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(0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6D30E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9(0.3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8CE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53(0.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C145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B67FA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0E206" w14:textId="16B9964B" w:rsidR="00471889" w:rsidRPr="00A77B60" w:rsidRDefault="0090470A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29</w:t>
            </w:r>
          </w:p>
        </w:tc>
      </w:tr>
      <w:tr w:rsidR="00A77B60" w:rsidRPr="00A77B60" w14:paraId="5852419B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E7196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Stroop I time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55B7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11.04(26.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D3F9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57.81(49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D9C90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03.07(94.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BFAD4" w14:textId="23ED17E6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EA72D1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291E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3FA34" w14:textId="6686321E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EA72D1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</w:t>
            </w:r>
          </w:p>
        </w:tc>
      </w:tr>
      <w:tr w:rsidR="00A77B60" w:rsidRPr="00A77B60" w14:paraId="076869C7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BB14C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Stroop I errors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D9037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.04(2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2857D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7.52(7.9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801B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0.33(8.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7E79C" w14:textId="15367622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5247A1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22BE" w14:textId="7B1EE1C3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0</w:t>
            </w:r>
            <w:r w:rsidR="005247A1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A890C" w14:textId="0E984953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5247A1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785</w:t>
            </w:r>
          </w:p>
        </w:tc>
      </w:tr>
      <w:tr w:rsidR="00A77B60" w:rsidRPr="00A77B60" w14:paraId="42459361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EB7A8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Semantic fluenc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82F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8.25(6.9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637B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3.63(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5C52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1(4.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AFFF" w14:textId="2669AD05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E7406F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3AD5D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EBFEB" w14:textId="730E6149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E7406F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553</w:t>
            </w:r>
          </w:p>
        </w:tc>
      </w:tr>
      <w:tr w:rsidR="00A77B60" w:rsidRPr="00A77B60" w14:paraId="30641C91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3D77E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Phonological fluenc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BBCA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3.89(10.5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050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4.53(9.8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7F94A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0.13(13.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36460" w14:textId="215457CD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E7406F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E7E35" w14:textId="037CDAB4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0</w:t>
            </w:r>
            <w:r w:rsidR="00E7406F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C8E18" w14:textId="3E3EA8C2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E7406F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760</w:t>
            </w:r>
          </w:p>
        </w:tc>
      </w:tr>
      <w:tr w:rsidR="00A77B60" w:rsidRPr="00A77B60" w14:paraId="77C77A73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8A518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Luria’s investigatio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248F5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7.25(2.3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5C48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6.6(2.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173F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4.7(3.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AAD6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B7773" w14:textId="56BC61E2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E7406F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25C9B" w14:textId="165FD492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E7406F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03</w:t>
            </w:r>
          </w:p>
        </w:tc>
      </w:tr>
      <w:tr w:rsidR="00A77B60" w:rsidRPr="00A77B60" w14:paraId="7BBA0432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18D4E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Clock drawing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6C92B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8.93(1.2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05CAC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7.26(1.9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01B7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5.8(2.7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A43C7" w14:textId="62CD70C0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0.0</w:t>
            </w:r>
            <w:r w:rsidR="009B75CB"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1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EED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50413" w14:textId="79514B64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B75CB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96</w:t>
            </w:r>
          </w:p>
        </w:tc>
      </w:tr>
      <w:tr w:rsidR="00A77B60" w:rsidRPr="00A77B60" w14:paraId="64A66145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F451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Rey cop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C8E88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9.8(6.6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4DFB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4.27(7.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6F69A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7.93(12.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F2F3C" w14:textId="5D927E1B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0.</w:t>
            </w:r>
            <w:r w:rsidR="006A1C2C"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08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00F6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5DA59" w14:textId="46B556F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6A1C2C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03</w:t>
            </w:r>
          </w:p>
        </w:tc>
      </w:tr>
      <w:tr w:rsidR="00A77B60" w:rsidRPr="00A77B60" w14:paraId="6E74DC85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E8535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Trail Making Test A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926BC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60.48(14.7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FC407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90.88(49.4)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01031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46.67(125.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04DD" w14:textId="6E60A0EF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6A1C2C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9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5CB0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&lt;0.0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5B3F1" w14:textId="1B6B8441" w:rsidR="00471889" w:rsidRPr="00A77B60" w:rsidRDefault="006A1C2C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1</w:t>
            </w:r>
          </w:p>
        </w:tc>
      </w:tr>
      <w:tr w:rsidR="00A77B60" w:rsidRPr="00A77B60" w14:paraId="2BB8E406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CCE75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Trail Making Test B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926F5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28.52(73.7)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877A4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76.7(74.5)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2CB7B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99(64.5)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52619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68</w:t>
            </w:r>
          </w:p>
        </w:tc>
        <w:tc>
          <w:tcPr>
            <w:tcW w:w="13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3C95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8267A" w14:textId="4BFE7B4D" w:rsidR="00471889" w:rsidRPr="00A77B60" w:rsidRDefault="009322FD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</w:tr>
      <w:tr w:rsidR="00A77B60" w:rsidRPr="00A77B60" w14:paraId="3FB9482A" w14:textId="77777777" w:rsidTr="00897566">
        <w:trPr>
          <w:trHeight w:val="26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107B84" w14:textId="77777777" w:rsidR="00471889" w:rsidRPr="00A77B60" w:rsidRDefault="00471889" w:rsidP="00897566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Boston Naming Test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5F5FC7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56(4.9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EA33A0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51.16(10.5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CB7543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4.93(25.9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5E7A28" w14:textId="22716C61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867C7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691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81433F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FDA540" w14:textId="77777777" w:rsidR="00471889" w:rsidRPr="00A77B60" w:rsidRDefault="00471889" w:rsidP="0089756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</w:t>
            </w:r>
          </w:p>
        </w:tc>
      </w:tr>
    </w:tbl>
    <w:p w14:paraId="42124AC6" w14:textId="77777777" w:rsidR="00471889" w:rsidRPr="00A77B60" w:rsidRDefault="00471889" w:rsidP="00471889">
      <w:pPr>
        <w:tabs>
          <w:tab w:val="left" w:pos="2200"/>
        </w:tabs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77B60">
        <w:rPr>
          <w:rFonts w:ascii="Times New Roman" w:hAnsi="Times New Roman" w:cs="Times New Roman"/>
          <w:sz w:val="20"/>
          <w:szCs w:val="20"/>
        </w:rPr>
        <w:t>Notes: mean (</w:t>
      </w:r>
      <w:proofErr w:type="spellStart"/>
      <w:r w:rsidRPr="00A77B60">
        <w:rPr>
          <w:rFonts w:ascii="Times New Roman" w:hAnsi="Times New Roman" w:cs="Times New Roman"/>
          <w:sz w:val="20"/>
          <w:szCs w:val="20"/>
        </w:rPr>
        <w:t>sd</w:t>
      </w:r>
      <w:proofErr w:type="spellEnd"/>
      <w:r w:rsidRPr="00A77B60">
        <w:rPr>
          <w:rFonts w:ascii="Times New Roman" w:hAnsi="Times New Roman" w:cs="Times New Roman"/>
          <w:sz w:val="20"/>
          <w:szCs w:val="20"/>
        </w:rPr>
        <w:t xml:space="preserve">). </w:t>
      </w:r>
      <w:r w:rsidRPr="00A77B60">
        <w:rPr>
          <w:rFonts w:ascii="Times New Roman" w:eastAsia="Times New Roman" w:hAnsi="Times New Roman" w:cs="Times New Roman"/>
          <w:bCs/>
          <w:sz w:val="20"/>
          <w:szCs w:val="20"/>
          <w:lang w:eastAsia="pt-BR"/>
        </w:rPr>
        <w:t>aMCI: amnestic mild cognitively impaired subjects</w:t>
      </w:r>
      <w:r w:rsidRPr="00A77B60">
        <w:rPr>
          <w:rFonts w:ascii="Times New Roman" w:hAnsi="Times New Roman" w:cs="Times New Roman"/>
          <w:sz w:val="20"/>
          <w:szCs w:val="20"/>
        </w:rPr>
        <w:t>; NA: not available.</w:t>
      </w:r>
    </w:p>
    <w:p w14:paraId="52CB6DC3" w14:textId="77777777" w:rsidR="00471889" w:rsidRPr="004127AD" w:rsidRDefault="00471889" w:rsidP="00471889">
      <w:pPr>
        <w:spacing w:after="120" w:line="480" w:lineRule="auto"/>
        <w:ind w:firstLine="1134"/>
        <w:jc w:val="both"/>
        <w:rPr>
          <w:rFonts w:ascii="Times New Roman" w:hAnsi="Times New Roman" w:cs="Times New Roman"/>
          <w:sz w:val="24"/>
          <w:szCs w:val="24"/>
        </w:rPr>
      </w:pPr>
    </w:p>
    <w:p w14:paraId="451FD2B5" w14:textId="70E3386D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7F8A329" w14:textId="78983595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24C7F3B" w14:textId="77777777" w:rsidR="00471889" w:rsidRPr="004127AD" w:rsidRDefault="00471889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E7B29D3" w14:textId="560088E0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8FD1B7" w14:textId="416D393D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639B866" w14:textId="3F63CF5C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316E000" w14:textId="4F9C4933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9B10444" w14:textId="77777777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9765D13" w14:textId="77777777" w:rsidR="00FD5D6E" w:rsidRPr="004127AD" w:rsidRDefault="00FD5D6E" w:rsidP="008903E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D98D8C" w14:textId="77777777" w:rsidR="009C2568" w:rsidRPr="004127AD" w:rsidRDefault="009C2568" w:rsidP="0002580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9C2568" w:rsidRPr="004127AD" w:rsidSect="009C2568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14:paraId="728AABAB" w14:textId="41A43AFF" w:rsidR="00025806" w:rsidRPr="004127AD" w:rsidRDefault="00025806" w:rsidP="0002580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Hlk508279526"/>
      <w:r w:rsidRPr="004127A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436EEC" w:rsidRPr="004127AD">
        <w:rPr>
          <w:rFonts w:ascii="Times New Roman" w:hAnsi="Times New Roman" w:cs="Times New Roman"/>
          <w:b/>
          <w:sz w:val="24"/>
          <w:szCs w:val="24"/>
        </w:rPr>
        <w:t>S</w:t>
      </w:r>
      <w:bookmarkEnd w:id="0"/>
      <w:r w:rsidR="005F7044" w:rsidRPr="004127AD">
        <w:rPr>
          <w:rFonts w:ascii="Times New Roman" w:hAnsi="Times New Roman" w:cs="Times New Roman"/>
          <w:b/>
          <w:sz w:val="24"/>
          <w:szCs w:val="24"/>
        </w:rPr>
        <w:t>3</w:t>
      </w:r>
      <w:r w:rsidRPr="004127AD">
        <w:rPr>
          <w:rFonts w:ascii="Times New Roman" w:hAnsi="Times New Roman" w:cs="Times New Roman"/>
          <w:b/>
          <w:sz w:val="24"/>
          <w:szCs w:val="24"/>
        </w:rPr>
        <w:t xml:space="preserve">: </w:t>
      </w:r>
      <w:bookmarkStart w:id="1" w:name="_Hlk508279662"/>
      <w:r w:rsidRPr="004127AD">
        <w:rPr>
          <w:rFonts w:ascii="Times New Roman" w:hAnsi="Times New Roman" w:cs="Times New Roman"/>
          <w:sz w:val="24"/>
          <w:szCs w:val="24"/>
        </w:rPr>
        <w:t>Statistically significant</w:t>
      </w:r>
      <w:r w:rsidRPr="004127A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127AD">
        <w:rPr>
          <w:rFonts w:ascii="Times New Roman" w:hAnsi="Times New Roman" w:cs="Times New Roman"/>
          <w:sz w:val="24"/>
          <w:szCs w:val="24"/>
        </w:rPr>
        <w:t>graph metrics differences among controls, aMCI and mild Alzheimer’s disease patients</w:t>
      </w:r>
      <w:bookmarkEnd w:id="1"/>
      <w:r w:rsidRPr="004127AD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490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2268"/>
        <w:gridCol w:w="6946"/>
        <w:gridCol w:w="590"/>
        <w:gridCol w:w="2551"/>
      </w:tblGrid>
      <w:tr w:rsidR="004127AD" w:rsidRPr="004127AD" w14:paraId="40C923F4" w14:textId="77777777" w:rsidTr="000662F6">
        <w:trPr>
          <w:trHeight w:val="397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8A43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Group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013B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Graph metric</w:t>
            </w:r>
          </w:p>
        </w:tc>
        <w:tc>
          <w:tcPr>
            <w:tcW w:w="69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12F7D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Anatomical region (network)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F7D0B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bCs/>
                <w:i/>
                <w:sz w:val="20"/>
                <w:szCs w:val="20"/>
                <w:lang w:val="pt-BR" w:eastAsia="pt-BR"/>
              </w:rPr>
              <w:t>p</w:t>
            </w:r>
            <w:r w:rsidRPr="004127A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 xml:space="preserve"> 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0EAB2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direction</w:t>
            </w:r>
          </w:p>
        </w:tc>
      </w:tr>
      <w:tr w:rsidR="004127AD" w:rsidRPr="004127AD" w14:paraId="1205FC6E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751C3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  <w:t xml:space="preserve">controls </w:t>
            </w:r>
            <w:r w:rsidRPr="004127AD">
              <w:rPr>
                <w:rFonts w:ascii="Times New Roman" w:eastAsia="Times New Roman" w:hAnsi="Times New Roman" w:cs="Times New Roman"/>
                <w:b/>
                <w:i/>
                <w:iCs/>
                <w:sz w:val="20"/>
                <w:szCs w:val="20"/>
                <w:lang w:val="pt-BR" w:eastAsia="pt-BR"/>
              </w:rPr>
              <w:t>vs</w:t>
            </w: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  <w:t xml:space="preserve"> aMCI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9066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ヒラギノ角ゴ Pro W3" w:hAnsi="Times New Roman" w:cs="Times New Roman"/>
                <w:kern w:val="1"/>
                <w:sz w:val="20"/>
                <w:szCs w:val="20"/>
              </w:rPr>
              <w:t>betweenness centrality</w:t>
            </w: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07B11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Posterior cingulate cortex, precuneus (dD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20CC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0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523D4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2FBD5EEC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B1B27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1798E0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0C4E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ight superior frontal gyrus, middle frontal gyrus (vD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FCC75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0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370D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controls&gt;aMCI</w:t>
            </w:r>
          </w:p>
        </w:tc>
      </w:tr>
      <w:tr w:rsidR="004127AD" w:rsidRPr="004127AD" w14:paraId="0C66DC36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EF43A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030ED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5C6E1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superior parietal gyrus, inferior parietal gyrus, precuneus, angular gyrus (lEC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9815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E2C32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controls&gt;aMCI</w:t>
            </w:r>
          </w:p>
        </w:tc>
      </w:tr>
      <w:tr w:rsidR="004127AD" w:rsidRPr="004127AD" w14:paraId="3BD78A7B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1ABA1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61E03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3925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superior temporal gyrus (A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72172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F0180D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39CB4683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E86FC4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149F4D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30126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middle frontal gyrus, superior frontal gyrus, precentral gyrus (VS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FEE6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A13E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1059F0D2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5CDA25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298D0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eigenvector centrality</w:t>
            </w: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3A88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nterior cingulate cortex, medial prefrontal cortex, supplementary motor area (aS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5D176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1641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7BF0D331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7864A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6BB507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B86C0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Right inferior parietal gyrus, supramarginal gyrus, angular gyrus (rEC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D6E8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732B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controls&gt;aMCI</w:t>
            </w:r>
          </w:p>
        </w:tc>
      </w:tr>
      <w:tr w:rsidR="004127AD" w:rsidRPr="004127AD" w14:paraId="75EA73DF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0E2FAA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EB6E29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92063D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ight superior temporal gyrus (AN)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AA43CB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06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BB6A5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controls&gt;aMCI</w:t>
            </w:r>
          </w:p>
        </w:tc>
      </w:tr>
      <w:tr w:rsidR="004127AD" w:rsidRPr="004127AD" w14:paraId="7E672D04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E6C390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8D4CE0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6F0F8D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precentral gyrus (SMN)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58784E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7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B029DA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1D596C42" w14:textId="77777777" w:rsidTr="000662F6">
        <w:trPr>
          <w:trHeight w:val="290"/>
        </w:trPr>
        <w:tc>
          <w:tcPr>
            <w:tcW w:w="255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736DD60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78D8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clustering coefficient</w:t>
            </w:r>
          </w:p>
        </w:tc>
        <w:tc>
          <w:tcPr>
            <w:tcW w:w="694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5C81B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inferior frontal gyrus, orbitofrontal gyrus (lECN)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8A95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0</w:t>
            </w: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5250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1B5C7C4E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9AF21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469CE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 xml:space="preserve">local efficiency </w:t>
            </w: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EDC8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angular gyrus (dD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F1C4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DC07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0FEB8C91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197A3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A72DE4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3C565F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and right thalamus (dDMN)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6E676D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3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26A37C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54F22772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A7C490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0A6DC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225C2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inferior frontal gyrus, orbitofrontal gyrus (lECN)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535737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25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9BAAB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controls</w:t>
            </w:r>
          </w:p>
        </w:tc>
      </w:tr>
      <w:tr w:rsidR="004127AD" w:rsidRPr="004127AD" w14:paraId="5755C822" w14:textId="77777777" w:rsidTr="000662F6">
        <w:trPr>
          <w:trHeight w:val="290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E013E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 xml:space="preserve">controls </w:t>
            </w:r>
            <w:r w:rsidRPr="004127AD">
              <w:rPr>
                <w:rFonts w:ascii="Times New Roman" w:eastAsia="Times New Roman" w:hAnsi="Times New Roman" w:cs="Times New Roman"/>
                <w:b/>
                <w:i/>
                <w:iCs/>
                <w:sz w:val="20"/>
                <w:szCs w:val="20"/>
                <w:lang w:eastAsia="pt-BR"/>
              </w:rPr>
              <w:t xml:space="preserve">vs </w:t>
            </w: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 xml:space="preserve">Alzheimer’s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7AC46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characteristic path length </w:t>
            </w:r>
          </w:p>
        </w:tc>
        <w:tc>
          <w:tcPr>
            <w:tcW w:w="6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48FE3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ight middle cingulate cortex (pSN)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4CE5A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4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2626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controls</w:t>
            </w:r>
          </w:p>
        </w:tc>
      </w:tr>
      <w:tr w:rsidR="004127AD" w:rsidRPr="004127AD" w14:paraId="19CE21C8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EB9B7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9B7F946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E2D27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hippocampus (dDMN)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5B1DA0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24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30534F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controls</w:t>
            </w:r>
          </w:p>
        </w:tc>
      </w:tr>
      <w:tr w:rsidR="004127AD" w:rsidRPr="004127AD" w14:paraId="1B1F55D4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F2A9A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F636E1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8457C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middle temporal gyrus, angular gyrus (LN)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4294AA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6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F22F50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controls</w:t>
            </w:r>
          </w:p>
        </w:tc>
      </w:tr>
      <w:tr w:rsidR="004127AD" w:rsidRPr="004127AD" w14:paraId="45C87844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2C6DA6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 xml:space="preserve">aMCI </w:t>
            </w:r>
            <w:r w:rsidRPr="004127AD">
              <w:rPr>
                <w:rFonts w:ascii="Times New Roman" w:eastAsia="Times New Roman" w:hAnsi="Times New Roman" w:cs="Times New Roman"/>
                <w:b/>
                <w:i/>
                <w:iCs/>
                <w:sz w:val="20"/>
                <w:szCs w:val="20"/>
                <w:lang w:eastAsia="pt-BR"/>
              </w:rPr>
              <w:t>vs</w:t>
            </w:r>
            <w:r w:rsidRPr="004127AD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 xml:space="preserve"> Alzheimer’s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7745A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ヒラギノ角ゴ Pro W3" w:hAnsi="Times New Roman" w:cs="Times New Roman"/>
                <w:kern w:val="1"/>
                <w:sz w:val="20"/>
                <w:szCs w:val="20"/>
              </w:rPr>
              <w:t xml:space="preserve">betweenness centrality </w:t>
            </w: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B81B64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Precuneus (vD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FB1C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2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531E9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 xml:space="preserve">aMCI&gt;Alzheimer’s </w:t>
            </w:r>
          </w:p>
        </w:tc>
      </w:tr>
      <w:tr w:rsidR="004127AD" w:rsidRPr="004127AD" w14:paraId="4A17BA81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AAF8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EBC9C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95A1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ight middle frontal gyrus (rEC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23364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AA7A0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aMCI</w:t>
            </w:r>
          </w:p>
        </w:tc>
      </w:tr>
      <w:tr w:rsidR="004127AD" w:rsidRPr="004127AD" w14:paraId="0923693D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AB29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1832360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eigenvector centrality</w:t>
            </w: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0FAC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supramarginal gyrus, inferior parietal gyrus (pS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D0B8F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55E44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Alzheimer’s</w:t>
            </w:r>
          </w:p>
        </w:tc>
      </w:tr>
      <w:tr w:rsidR="004127AD" w:rsidRPr="004127AD" w14:paraId="364C11B9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88FCC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8568AA0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113A4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Right brainstem/midbrain (BG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B2331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4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1D38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Alzheimer’s</w:t>
            </w:r>
          </w:p>
        </w:tc>
      </w:tr>
      <w:tr w:rsidR="004127AD" w:rsidRPr="004127AD" w14:paraId="1794CC70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50A47A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3C28D9F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FFA89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Precuneus (vD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FB114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D3349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aMCI</w:t>
            </w:r>
          </w:p>
        </w:tc>
      </w:tr>
      <w:tr w:rsidR="004127AD" w:rsidRPr="004127AD" w14:paraId="629ABA20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73A0C8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8EBE60E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5994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Left precentral gyrus (SMN)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60BBD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3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6D2E6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aMCI</w:t>
            </w:r>
          </w:p>
        </w:tc>
      </w:tr>
      <w:tr w:rsidR="004127AD" w:rsidRPr="004127AD" w14:paraId="376DD305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4E3561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06B4D0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6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F762197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Left middle frontal gyrus, superior frontal gyrus, precentral gyrus (VSN)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F36BDB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26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27D9945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MCI&gt;Alzheimer’s</w:t>
            </w:r>
          </w:p>
        </w:tc>
      </w:tr>
      <w:tr w:rsidR="004127AD" w:rsidRPr="004127AD" w14:paraId="095880B2" w14:textId="77777777" w:rsidTr="000662F6">
        <w:trPr>
          <w:trHeight w:val="29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B453053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85B9AE5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characteristic path length</w:t>
            </w:r>
          </w:p>
        </w:tc>
        <w:tc>
          <w:tcPr>
            <w:tcW w:w="6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D522C9D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ight inferior temporal gyrus (VSN)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8672C2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09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4ED295C" w14:textId="77777777" w:rsidR="00025806" w:rsidRPr="004127AD" w:rsidRDefault="00025806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4127AD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Alzheimer’s&gt;aMCI</w:t>
            </w:r>
          </w:p>
        </w:tc>
      </w:tr>
    </w:tbl>
    <w:p w14:paraId="234DF113" w14:textId="77777777" w:rsidR="00025806" w:rsidRPr="00A77B60" w:rsidRDefault="00025806" w:rsidP="00025806">
      <w:pPr>
        <w:spacing w:line="360" w:lineRule="auto"/>
        <w:rPr>
          <w:rFonts w:ascii="Times New Roman" w:hAnsi="Times New Roman" w:cs="Times New Roman"/>
        </w:rPr>
      </w:pPr>
      <w:r w:rsidRPr="004127AD">
        <w:rPr>
          <w:rFonts w:ascii="Times New Roman" w:hAnsi="Times New Roman" w:cs="Times New Roman"/>
          <w:sz w:val="20"/>
          <w:szCs w:val="20"/>
        </w:rPr>
        <w:t xml:space="preserve">Notes: </w:t>
      </w:r>
      <w:r w:rsidRPr="004127AD">
        <w:rPr>
          <w:rFonts w:ascii="Times New Roman" w:eastAsia="Times New Roman" w:hAnsi="Times New Roman" w:cs="Times New Roman"/>
          <w:bCs/>
          <w:sz w:val="20"/>
          <w:szCs w:val="20"/>
          <w:lang w:eastAsia="pt-BR"/>
        </w:rPr>
        <w:t>aMCI: amnestic mild cognitively impaired subjects;</w:t>
      </w:r>
      <w:r w:rsidRPr="004127AD">
        <w:rPr>
          <w:rFonts w:ascii="Times New Roman" w:hAnsi="Times New Roman" w:cs="Times New Roman"/>
          <w:sz w:val="20"/>
          <w:szCs w:val="20"/>
        </w:rPr>
        <w:t xml:space="preserve"> dDMN: dorsal Default Mode Network; vDMN: ventral Default Mode Network; lECN: left Executive Control Network; AN: Auditory Network; VSN: Visuospatial Network; aSN: anterior Salience Network; rECN: right Executive Control Network; SMN: Sensorimotor Network; pSN: </w:t>
      </w:r>
      <w:r w:rsidRPr="00A77B60">
        <w:rPr>
          <w:rFonts w:ascii="Times New Roman" w:hAnsi="Times New Roman" w:cs="Times New Roman"/>
          <w:sz w:val="20"/>
          <w:szCs w:val="20"/>
        </w:rPr>
        <w:t>posterior Salience Network; LN: Language Network; BGN: Basal Ganglia Network.</w:t>
      </w:r>
    </w:p>
    <w:p w14:paraId="00263987" w14:textId="79A30E11" w:rsidR="00025806" w:rsidRPr="00A77B60" w:rsidRDefault="00025806" w:rsidP="00025806">
      <w:pPr>
        <w:spacing w:line="360" w:lineRule="auto"/>
        <w:rPr>
          <w:rFonts w:ascii="Times New Roman" w:hAnsi="Times New Roman" w:cs="Times New Roman"/>
        </w:rPr>
        <w:sectPr w:rsidR="00025806" w:rsidRPr="00A77B60" w:rsidSect="009C2568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61AE85F4" w14:textId="30810E76" w:rsidR="00025806" w:rsidRPr="00A77B60" w:rsidRDefault="00025806" w:rsidP="00025806">
      <w:pPr>
        <w:tabs>
          <w:tab w:val="left" w:pos="549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2" w:name="_Hlk508279160"/>
      <w:r w:rsidRPr="00A77B6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785D5B" w:rsidRPr="00A77B60">
        <w:rPr>
          <w:rFonts w:ascii="Times New Roman" w:hAnsi="Times New Roman" w:cs="Times New Roman"/>
          <w:b/>
          <w:sz w:val="24"/>
          <w:szCs w:val="24"/>
        </w:rPr>
        <w:t>S</w:t>
      </w:r>
      <w:bookmarkEnd w:id="2"/>
      <w:r w:rsidR="005F7044" w:rsidRPr="00A77B60">
        <w:rPr>
          <w:rFonts w:ascii="Times New Roman" w:hAnsi="Times New Roman" w:cs="Times New Roman"/>
          <w:b/>
          <w:sz w:val="24"/>
          <w:szCs w:val="24"/>
        </w:rPr>
        <w:t>4</w:t>
      </w:r>
      <w:r w:rsidRPr="00A77B60">
        <w:rPr>
          <w:rFonts w:ascii="Times New Roman" w:hAnsi="Times New Roman" w:cs="Times New Roman"/>
          <w:sz w:val="24"/>
          <w:szCs w:val="24"/>
        </w:rPr>
        <w:t xml:space="preserve">: </w:t>
      </w:r>
      <w:r w:rsidRPr="00A77B60">
        <w:rPr>
          <w:rFonts w:ascii="Times New Roman" w:hAnsi="Times New Roman" w:cs="Times New Roman"/>
          <w:iCs/>
          <w:sz w:val="24"/>
          <w:szCs w:val="24"/>
        </w:rPr>
        <w:t>Linear contents regression models examining relation of</w:t>
      </w:r>
      <w:r w:rsidRPr="00A77B60">
        <w:rPr>
          <w:rFonts w:ascii="Times New Roman" w:hAnsi="Times New Roman" w:cs="Times New Roman"/>
          <w:sz w:val="24"/>
          <w:szCs w:val="24"/>
        </w:rPr>
        <w:t xml:space="preserve"> </w:t>
      </w:r>
      <w:r w:rsidR="004F0CDB" w:rsidRPr="00A77B60">
        <w:rPr>
          <w:rFonts w:ascii="Times New Roman" w:hAnsi="Times New Roman" w:cs="Times New Roman"/>
          <w:sz w:val="24"/>
          <w:szCs w:val="24"/>
        </w:rPr>
        <w:t xml:space="preserve">educational level </w:t>
      </w:r>
      <w:r w:rsidRPr="00A77B60">
        <w:rPr>
          <w:rFonts w:ascii="Times New Roman" w:hAnsi="Times New Roman" w:cs="Times New Roman"/>
          <w:sz w:val="24"/>
          <w:szCs w:val="24"/>
        </w:rPr>
        <w:t>and CSF biomarkers in aMCI and mild Alzheimer’s disease groups.</w:t>
      </w:r>
    </w:p>
    <w:tbl>
      <w:tblPr>
        <w:tblW w:w="5103" w:type="dxa"/>
        <w:tblInd w:w="173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18"/>
        <w:gridCol w:w="1450"/>
        <w:gridCol w:w="1345"/>
        <w:gridCol w:w="923"/>
        <w:gridCol w:w="67"/>
      </w:tblGrid>
      <w:tr w:rsidR="00A77B60" w:rsidRPr="00A77B60" w14:paraId="294B1673" w14:textId="77777777" w:rsidTr="00B25415">
        <w:trPr>
          <w:trHeight w:val="330"/>
        </w:trPr>
        <w:tc>
          <w:tcPr>
            <w:tcW w:w="131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9DA8EC5" w14:textId="0416F5AC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hAnsi="Times New Roman" w:cs="Times New Roman"/>
                <w:noProof/>
                <w:sz w:val="24"/>
                <w:szCs w:val="24"/>
                <w:lang w:val="pt-BR" w:eastAsia="pt-BR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4DD6F8D2" wp14:editId="59F4EC28">
                      <wp:simplePos x="0" y="0"/>
                      <wp:positionH relativeFrom="column">
                        <wp:posOffset>553085</wp:posOffset>
                      </wp:positionH>
                      <wp:positionV relativeFrom="paragraph">
                        <wp:posOffset>-4445</wp:posOffset>
                      </wp:positionV>
                      <wp:extent cx="1041400" cy="419100"/>
                      <wp:effectExtent l="0" t="0" r="25400" b="19050"/>
                      <wp:wrapNone/>
                      <wp:docPr id="3" name="Conector reto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41400" cy="41910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1A32A0EB" id="Conector reto 3" o:spid="_x0000_s1026" style="position:absolute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3.55pt,-.35pt" to="125.55pt,3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group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0A3CC0B" w14:textId="7FDB6F7E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hAnsi="Times New Roman" w:cs="Times New Roman"/>
                <w:noProof/>
                <w:lang w:val="pt-BR" w:eastAsia="pt-BR"/>
              </w:rPr>
              <mc:AlternateContent>
                <mc:Choice Requires="wps">
                  <w:drawing>
                    <wp:anchor distT="45720" distB="45720" distL="114300" distR="114300" simplePos="0" relativeHeight="251663360" behindDoc="0" locked="0" layoutInCell="1" allowOverlap="1" wp14:anchorId="4C2DEE61" wp14:editId="6C81E425">
                      <wp:simplePos x="0" y="0"/>
                      <wp:positionH relativeFrom="column">
                        <wp:posOffset>192405</wp:posOffset>
                      </wp:positionH>
                      <wp:positionV relativeFrom="paragraph">
                        <wp:posOffset>-6350</wp:posOffset>
                      </wp:positionV>
                      <wp:extent cx="771525" cy="260350"/>
                      <wp:effectExtent l="0" t="0" r="0" b="6350"/>
                      <wp:wrapNone/>
                      <wp:docPr id="4" name="Caixa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71525" cy="26035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BE0793E" w14:textId="77777777" w:rsidR="003E7EE8" w:rsidRPr="00A77B60" w:rsidRDefault="003E7EE8" w:rsidP="00025806">
                                  <w:pPr>
                                    <w:spacing w:after="0" w:line="240" w:lineRule="auto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lang w:val="pt-BR"/>
                                    </w:rPr>
                                  </w:pPr>
                                  <w:r w:rsidRPr="00A77B60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lang w:val="pt-BR"/>
                                    </w:rPr>
                                    <w:t>CR proxy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C2DEE61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Caixa de Texto 2" o:spid="_x0000_s1026" type="#_x0000_t202" style="position:absolute;left:0;text-align:left;margin-left:15.15pt;margin-top:-.5pt;width:60.75pt;height:20.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" filled="f" stroked="f">
                      <v:textbox>
                        <w:txbxContent>
                          <w:p w14:paraId="2BE0793E" w14:textId="77777777" w:rsidR="003E7EE8" w:rsidRPr="00A77B60" w:rsidRDefault="003E7EE8" w:rsidP="00025806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7B6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lang w:val="pt-BR"/>
                              </w:rPr>
                              <w:t>CR proxy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 xml:space="preserve">              </w:t>
            </w:r>
          </w:p>
        </w:tc>
        <w:tc>
          <w:tcPr>
            <w:tcW w:w="2335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56D7AFD7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iCs/>
                <w:sz w:val="20"/>
                <w:szCs w:val="20"/>
                <w:lang w:val="pt-BR" w:eastAsia="pt-BR"/>
              </w:rPr>
              <w:t>education</w:t>
            </w:r>
          </w:p>
        </w:tc>
      </w:tr>
      <w:tr w:rsidR="00A77B60" w:rsidRPr="00A77B60" w14:paraId="46235EA1" w14:textId="77777777" w:rsidTr="00B25415">
        <w:trPr>
          <w:gridAfter w:val="1"/>
          <w:wAfter w:w="67" w:type="dxa"/>
          <w:trHeight w:val="330"/>
        </w:trPr>
        <w:tc>
          <w:tcPr>
            <w:tcW w:w="13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A8F0B3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highlight w:val="yellow"/>
                <w:lang w:val="pt-BR" w:eastAsia="pt-BR"/>
              </w:rPr>
            </w:pPr>
          </w:p>
        </w:tc>
        <w:tc>
          <w:tcPr>
            <w:tcW w:w="14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C26E256" w14:textId="7A86E5FC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highlight w:val="yellow"/>
                <w:lang w:val="pt-BR" w:eastAsia="pt-BR"/>
              </w:rPr>
            </w:pPr>
            <w:r w:rsidRPr="00A77B60">
              <w:rPr>
                <w:rFonts w:ascii="Times New Roman" w:hAnsi="Times New Roman" w:cs="Times New Roman"/>
                <w:noProof/>
                <w:highlight w:val="yellow"/>
                <w:lang w:val="pt-BR" w:eastAsia="pt-BR"/>
              </w:rPr>
              <mc:AlternateContent>
                <mc:Choice Requires="wps">
                  <w:drawing>
                    <wp:anchor distT="45720" distB="45720" distL="114300" distR="114300" simplePos="0" relativeHeight="251665408" behindDoc="0" locked="0" layoutInCell="1" allowOverlap="1" wp14:anchorId="67555B63" wp14:editId="509FC027">
                      <wp:simplePos x="0" y="0"/>
                      <wp:positionH relativeFrom="column">
                        <wp:posOffset>-436245</wp:posOffset>
                      </wp:positionH>
                      <wp:positionV relativeFrom="paragraph">
                        <wp:posOffset>10160</wp:posOffset>
                      </wp:positionV>
                      <wp:extent cx="1257300" cy="1404620"/>
                      <wp:effectExtent l="0" t="0" r="0" b="1270"/>
                      <wp:wrapNone/>
                      <wp:docPr id="217" name="Caixa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2573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9F3116E" w14:textId="77777777" w:rsidR="003E7EE8" w:rsidRPr="00A77B60" w:rsidRDefault="003E7EE8" w:rsidP="00025806">
                                  <w:pPr>
                                    <w:spacing w:after="0" w:line="240" w:lineRule="auto"/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  <w:lang w:val="pt-BR"/>
                                    </w:rPr>
                                  </w:pPr>
                                  <w:r w:rsidRPr="00A77B60">
                                    <w:rPr>
                                      <w:rFonts w:ascii="Times New Roman" w:hAnsi="Times New Roman" w:cs="Times New Roman"/>
                                      <w:b/>
                                      <w:sz w:val="20"/>
                                      <w:szCs w:val="20"/>
                                    </w:rPr>
                                    <w:t>CSF biomarker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7555B63" id="_x0000_s1027" type="#_x0000_t202" style="position:absolute;margin-left:-34.35pt;margin-top:.8pt;width:99pt;height:110.6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" filled="f" stroked="f">
                      <v:textbox style="mso-fit-shape-to-text:t">
                        <w:txbxContent>
                          <w:p w14:paraId="29F3116E" w14:textId="77777777" w:rsidR="003E7EE8" w:rsidRPr="00A77B60" w:rsidRDefault="003E7EE8" w:rsidP="00025806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  <w:lang w:val="pt-BR"/>
                              </w:rPr>
                            </w:pPr>
                            <w:r w:rsidRPr="00A77B6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CSF biomarker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34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AC5D8E1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highlight w:val="yellow"/>
                <w:lang w:val="pt-BR" w:eastAsia="pt-BR"/>
              </w:rPr>
            </w:pPr>
          </w:p>
        </w:tc>
        <w:tc>
          <w:tcPr>
            <w:tcW w:w="92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31E0F32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highlight w:val="yellow"/>
                <w:lang w:val="pt-BR" w:eastAsia="pt-BR"/>
              </w:rPr>
            </w:pPr>
          </w:p>
        </w:tc>
      </w:tr>
      <w:tr w:rsidR="00A77B60" w:rsidRPr="00A77B60" w14:paraId="3CCEBACC" w14:textId="77777777" w:rsidTr="00B25415">
        <w:trPr>
          <w:gridAfter w:val="1"/>
          <w:wAfter w:w="67" w:type="dxa"/>
          <w:trHeight w:val="330"/>
        </w:trPr>
        <w:tc>
          <w:tcPr>
            <w:tcW w:w="131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F22559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highlight w:val="yellow"/>
                <w:lang w:val="pt-BR" w:eastAsia="pt-BR"/>
              </w:rPr>
            </w:pPr>
          </w:p>
        </w:tc>
        <w:tc>
          <w:tcPr>
            <w:tcW w:w="14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58F9F86" w14:textId="77777777" w:rsidR="001C1840" w:rsidRPr="00A77B60" w:rsidRDefault="001C1840" w:rsidP="000662F6">
            <w:pPr>
              <w:spacing w:after="0" w:line="360" w:lineRule="auto"/>
              <w:rPr>
                <w:rFonts w:ascii="Times New Roman" w:hAnsi="Times New Roman" w:cs="Times New Roman"/>
                <w:noProof/>
              </w:rPr>
            </w:pPr>
          </w:p>
        </w:tc>
        <w:tc>
          <w:tcPr>
            <w:tcW w:w="134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31E7A981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β(SE)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5E7AD4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lang w:val="pt-BR" w:eastAsia="pt-BR"/>
              </w:rPr>
              <w:t>p</w:t>
            </w:r>
          </w:p>
        </w:tc>
      </w:tr>
      <w:tr w:rsidR="00A77B60" w:rsidRPr="00A77B60" w14:paraId="08ED2D81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10225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>aMCI</w:t>
            </w:r>
          </w:p>
        </w:tc>
        <w:tc>
          <w:tcPr>
            <w:tcW w:w="14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C1DB6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t-tau</w:t>
            </w:r>
          </w:p>
        </w:tc>
        <w:tc>
          <w:tcPr>
            <w:tcW w:w="134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AC818C" w14:textId="1112F4B9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9347C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170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(</w:t>
            </w:r>
            <w:r w:rsidR="0099347C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09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)</w:t>
            </w:r>
          </w:p>
        </w:tc>
        <w:tc>
          <w:tcPr>
            <w:tcW w:w="92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F294B3" w14:textId="72E5DFCA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9347C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371</w:t>
            </w:r>
          </w:p>
        </w:tc>
      </w:tr>
      <w:tr w:rsidR="00A77B60" w:rsidRPr="00A77B60" w14:paraId="5EC2DE2B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753EE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B8F6D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p-tau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A2AC1" w14:textId="01C30084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921D75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37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(</w:t>
            </w:r>
            <w:r w:rsidR="00921D75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237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70601" w14:textId="27EAEC04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D40AC8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06</w:t>
            </w:r>
          </w:p>
        </w:tc>
      </w:tr>
      <w:tr w:rsidR="00A77B60" w:rsidRPr="00A77B60" w14:paraId="2ECBBB0B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1F92D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12038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Aβ</w:t>
            </w: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vertAlign w:val="subscript"/>
                <w:lang w:val="pt-BR" w:eastAsia="pt-BR"/>
              </w:rPr>
              <w:t>1-42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DDB55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-0.2(6.509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E447AA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409</w:t>
            </w:r>
          </w:p>
        </w:tc>
      </w:tr>
      <w:tr w:rsidR="00A77B60" w:rsidRPr="00A77B60" w14:paraId="03638CD0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3585B" w14:textId="77777777" w:rsidR="001C1840" w:rsidRPr="00A77B60" w:rsidRDefault="001C1840" w:rsidP="000662F6">
            <w:pPr>
              <w:spacing w:before="120" w:after="0" w:line="36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pt-BR" w:eastAsia="pt-BR"/>
              </w:rPr>
              <w:t xml:space="preserve">Alzheimer’s 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18036" w14:textId="77777777" w:rsidR="001C1840" w:rsidRPr="00A77B60" w:rsidRDefault="001C1840" w:rsidP="000662F6">
            <w:pPr>
              <w:spacing w:before="120"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t-tau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079B3" w14:textId="725CC4BE" w:rsidR="001C1840" w:rsidRPr="00A77B60" w:rsidRDefault="00B25415" w:rsidP="000662F6">
            <w:pPr>
              <w:spacing w:before="120"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-0.131</w:t>
            </w:r>
            <w:r w:rsidR="001C1840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(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7</w:t>
            </w:r>
            <w:r w:rsidR="001C1840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D998F3" w14:textId="74C03AE5" w:rsidR="001C1840" w:rsidRPr="00A77B60" w:rsidRDefault="001C1840" w:rsidP="000662F6">
            <w:pPr>
              <w:spacing w:before="120"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B25415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668</w:t>
            </w:r>
          </w:p>
        </w:tc>
      </w:tr>
      <w:tr w:rsidR="00A77B60" w:rsidRPr="00A77B60" w14:paraId="2C7E0929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DAA08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14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0BDAA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p-tau</w:t>
            </w:r>
          </w:p>
        </w:tc>
        <w:tc>
          <w:tcPr>
            <w:tcW w:w="13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48E48C" w14:textId="66C5BD9A" w:rsidR="001C1840" w:rsidRPr="00A77B60" w:rsidRDefault="00644E6F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-0.236</w:t>
            </w:r>
            <w:r w:rsidR="001C1840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(</w:t>
            </w: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013</w:t>
            </w:r>
            <w:r w:rsidR="001C1840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)</w:t>
            </w:r>
          </w:p>
        </w:tc>
        <w:tc>
          <w:tcPr>
            <w:tcW w:w="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7494C4" w14:textId="0C336CB0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</w:t>
            </w:r>
            <w:r w:rsidR="00644E6F"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416</w:t>
            </w:r>
          </w:p>
        </w:tc>
      </w:tr>
      <w:tr w:rsidR="00A77B60" w:rsidRPr="00A77B60" w14:paraId="75DDF990" w14:textId="77777777" w:rsidTr="00B25415">
        <w:trPr>
          <w:gridAfter w:val="1"/>
          <w:wAfter w:w="67" w:type="dxa"/>
          <w:trHeight w:val="290"/>
        </w:trPr>
        <w:tc>
          <w:tcPr>
            <w:tcW w:w="13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3245AE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A8119A" w14:textId="77777777" w:rsidR="001C1840" w:rsidRPr="00A77B60" w:rsidRDefault="001C1840" w:rsidP="000662F6">
            <w:pPr>
              <w:spacing w:after="0" w:line="360" w:lineRule="auto"/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pt-BR" w:eastAsia="pt-BR"/>
              </w:rPr>
              <w:t>Aβ</w:t>
            </w:r>
            <w:r w:rsidRPr="00A77B60">
              <w:rPr>
                <w:rFonts w:ascii="Times New Roman" w:eastAsia="Times New Roman" w:hAnsi="Times New Roman" w:cs="Times New Roman"/>
                <w:bCs/>
                <w:sz w:val="20"/>
                <w:szCs w:val="20"/>
                <w:vertAlign w:val="subscript"/>
                <w:lang w:val="pt-BR" w:eastAsia="pt-BR"/>
              </w:rPr>
              <w:t>1-42</w:t>
            </w:r>
          </w:p>
        </w:tc>
        <w:tc>
          <w:tcPr>
            <w:tcW w:w="13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B848A4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2.372(62.617)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7C7939E" w14:textId="77777777" w:rsidR="001C1840" w:rsidRPr="00A77B60" w:rsidRDefault="001C1840" w:rsidP="000662F6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</w:pPr>
            <w:r w:rsidRPr="00A77B60">
              <w:rPr>
                <w:rFonts w:ascii="Times New Roman" w:eastAsia="Times New Roman" w:hAnsi="Times New Roman" w:cs="Times New Roman"/>
                <w:sz w:val="20"/>
                <w:szCs w:val="20"/>
                <w:lang w:val="pt-BR" w:eastAsia="pt-BR"/>
              </w:rPr>
              <w:t>0.410</w:t>
            </w:r>
          </w:p>
        </w:tc>
      </w:tr>
    </w:tbl>
    <w:p w14:paraId="5FBBFB21" w14:textId="674FB08A" w:rsidR="00025806" w:rsidRPr="00A77B60" w:rsidRDefault="00025806" w:rsidP="00025806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A77B60">
        <w:rPr>
          <w:rFonts w:ascii="Times New Roman" w:hAnsi="Times New Roman" w:cs="Times New Roman"/>
          <w:sz w:val="20"/>
          <w:szCs w:val="20"/>
        </w:rPr>
        <w:t xml:space="preserve">Notes: </w:t>
      </w:r>
      <w:r w:rsidRPr="00A77B60">
        <w:rPr>
          <w:rFonts w:ascii="Times New Roman" w:eastAsia="Times New Roman" w:hAnsi="Times New Roman" w:cs="Times New Roman"/>
          <w:bCs/>
          <w:sz w:val="20"/>
          <w:szCs w:val="20"/>
          <w:lang w:eastAsia="pt-BR"/>
        </w:rPr>
        <w:t xml:space="preserve">aMCI: amnestic mild cognitively impaired subjects; CSF: cerebrospinal fluid; CR: cognitive reserve; </w:t>
      </w:r>
      <w:r w:rsidRPr="00A77B60">
        <w:rPr>
          <w:rFonts w:ascii="Times New Roman" w:eastAsia="Times New Roman" w:hAnsi="Times New Roman" w:cs="Times New Roman"/>
          <w:bCs/>
          <w:sz w:val="20"/>
          <w:szCs w:val="20"/>
          <w:lang w:val="pt-BR" w:eastAsia="pt-BR"/>
        </w:rPr>
        <w:t>β</w:t>
      </w:r>
      <w:r w:rsidRPr="00A77B60">
        <w:rPr>
          <w:rFonts w:ascii="Times New Roman" w:eastAsia="Times New Roman" w:hAnsi="Times New Roman" w:cs="Times New Roman"/>
          <w:bCs/>
          <w:sz w:val="20"/>
          <w:szCs w:val="20"/>
          <w:lang w:eastAsia="pt-BR"/>
        </w:rPr>
        <w:t>: linear regression coefficient; SE: standard error.</w:t>
      </w:r>
      <w:bookmarkStart w:id="3" w:name="_GoBack"/>
      <w:bookmarkEnd w:id="3"/>
    </w:p>
    <w:p w14:paraId="499DF788" w14:textId="39145A24" w:rsidR="00025806" w:rsidRDefault="00025806" w:rsidP="00025806">
      <w:pPr>
        <w:spacing w:line="360" w:lineRule="auto"/>
        <w:rPr>
          <w:rFonts w:ascii="Times New Roman" w:hAnsi="Times New Roman" w:cs="Times New Roman"/>
        </w:rPr>
      </w:pPr>
    </w:p>
    <w:p w14:paraId="5CD2D844" w14:textId="1FBF8398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11281E5C" w14:textId="4B21757B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5DA4C327" w14:textId="14DF9659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60978C60" w14:textId="30F139FC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314A3CBC" w14:textId="0808B704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5161C934" w14:textId="2F70A4F0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0F7444E3" w14:textId="7A8366B1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1E079747" w14:textId="244345C1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43D7B11D" w14:textId="44B2819F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0F2393AC" w14:textId="62E4D7F8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003E1E90" w14:textId="6A272924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7B623812" w14:textId="020E0BA5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6FE16B37" w14:textId="35DB189E" w:rsidR="009F3991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314C24B7" w14:textId="77777777" w:rsidR="009F3991" w:rsidRPr="004127AD" w:rsidRDefault="009F3991" w:rsidP="00025806">
      <w:pPr>
        <w:spacing w:line="360" w:lineRule="auto"/>
        <w:rPr>
          <w:rFonts w:ascii="Times New Roman" w:hAnsi="Times New Roman" w:cs="Times New Roman"/>
        </w:rPr>
      </w:pPr>
    </w:p>
    <w:p w14:paraId="29D30B0B" w14:textId="48E463A1" w:rsidR="00025806" w:rsidRDefault="00025806" w:rsidP="00B5628B">
      <w:pPr>
        <w:spacing w:after="120" w:line="480" w:lineRule="auto"/>
        <w:ind w:firstLine="1134"/>
        <w:jc w:val="both"/>
        <w:rPr>
          <w:rFonts w:ascii="Times New Roman" w:hAnsi="Times New Roman" w:cs="Times New Roman"/>
          <w:sz w:val="24"/>
          <w:szCs w:val="24"/>
        </w:rPr>
      </w:pPr>
    </w:p>
    <w:p w14:paraId="532533C4" w14:textId="1FA10544" w:rsidR="008E0505" w:rsidRPr="008E0505" w:rsidRDefault="008E0505" w:rsidP="00DE47FC">
      <w:pPr>
        <w:spacing w:after="120" w:line="480" w:lineRule="auto"/>
        <w:jc w:val="both"/>
        <w:rPr>
          <w:rFonts w:ascii="Times New Roman" w:hAnsi="Times New Roman" w:cs="Times New Roman"/>
          <w:b/>
        </w:rPr>
      </w:pPr>
      <w:r w:rsidRPr="008E0505">
        <w:rPr>
          <w:rFonts w:ascii="Times New Roman" w:hAnsi="Times New Roman" w:cs="Times New Roman"/>
          <w:b/>
        </w:rPr>
        <w:lastRenderedPageBreak/>
        <w:t>REFERENCES</w:t>
      </w:r>
    </w:p>
    <w:p w14:paraId="31DA662D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E0505">
        <w:rPr>
          <w:rFonts w:ascii="Times New Roman" w:hAnsi="Times New Roman" w:cs="Times New Roman"/>
          <w:sz w:val="24"/>
          <w:szCs w:val="24"/>
        </w:rPr>
        <w:fldChar w:fldCharType="begin"/>
      </w:r>
      <w:r w:rsidRPr="008E050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E0505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4" w:name="_ENREF_1"/>
      <w:r w:rsidRPr="008E0505">
        <w:rPr>
          <w:rFonts w:ascii="Times New Roman" w:hAnsi="Times New Roman" w:cs="Times New Roman"/>
          <w:sz w:val="24"/>
          <w:szCs w:val="24"/>
        </w:rPr>
        <w:t>Christensen, A.-L. (1975). Luria’s Neuropsychological Investigation, Manual and Test Material (4th ed ed.). Copenhagen: Munksgaard.</w:t>
      </w:r>
      <w:bookmarkEnd w:id="4"/>
    </w:p>
    <w:p w14:paraId="5BB088D8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" w:name="_ENREF_2"/>
      <w:r w:rsidRPr="008E0505">
        <w:rPr>
          <w:rFonts w:ascii="Times New Roman" w:hAnsi="Times New Roman" w:cs="Times New Roman"/>
          <w:sz w:val="24"/>
          <w:szCs w:val="24"/>
        </w:rPr>
        <w:t xml:space="preserve">Christensen , P., &amp; Guilford , J. (1959). </w:t>
      </w:r>
      <w:r w:rsidRPr="008E0505">
        <w:rPr>
          <w:rFonts w:ascii="Times New Roman" w:hAnsi="Times New Roman" w:cs="Times New Roman"/>
          <w:i/>
          <w:sz w:val="24"/>
          <w:szCs w:val="24"/>
        </w:rPr>
        <w:t>Manual for the Christensen Guilford Fluency Tests. (2nd ed.)</w:t>
      </w:r>
      <w:r w:rsidRPr="008E0505">
        <w:rPr>
          <w:rFonts w:ascii="Times New Roman" w:hAnsi="Times New Roman" w:cs="Times New Roman"/>
          <w:sz w:val="24"/>
          <w:szCs w:val="24"/>
        </w:rPr>
        <w:t>. Beverly Hills, California: Sheridan Supply.</w:t>
      </w:r>
      <w:bookmarkEnd w:id="5"/>
    </w:p>
    <w:p w14:paraId="7B03E66E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" w:name="_ENREF_3"/>
      <w:r w:rsidRPr="008E0505">
        <w:rPr>
          <w:rFonts w:ascii="Times New Roman" w:hAnsi="Times New Roman" w:cs="Times New Roman"/>
          <w:sz w:val="24"/>
          <w:szCs w:val="24"/>
        </w:rPr>
        <w:t xml:space="preserve">Folstein, M. F., Folstein, S. E., &amp; McHugh, P. R. (1975). "Mini-mental state". A practical method for grading the cognitive state of patients for the clinician. In </w:t>
      </w:r>
      <w:r w:rsidRPr="008E0505">
        <w:rPr>
          <w:rFonts w:ascii="Times New Roman" w:hAnsi="Times New Roman" w:cs="Times New Roman"/>
          <w:i/>
          <w:sz w:val="24"/>
          <w:szCs w:val="24"/>
        </w:rPr>
        <w:t>J Psychiatr Res</w:t>
      </w:r>
      <w:r w:rsidRPr="008E0505">
        <w:rPr>
          <w:rFonts w:ascii="Times New Roman" w:hAnsi="Times New Roman" w:cs="Times New Roman"/>
          <w:sz w:val="24"/>
          <w:szCs w:val="24"/>
        </w:rPr>
        <w:t xml:space="preserve"> (Vol. 12, pp. 189-198). England.</w:t>
      </w:r>
      <w:bookmarkEnd w:id="6"/>
    </w:p>
    <w:p w14:paraId="750196BA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" w:name="_ENREF_4"/>
      <w:r w:rsidRPr="008E0505">
        <w:rPr>
          <w:rFonts w:ascii="Times New Roman" w:hAnsi="Times New Roman" w:cs="Times New Roman"/>
          <w:sz w:val="24"/>
          <w:szCs w:val="24"/>
        </w:rPr>
        <w:t>Kaplan, E., Goodglass, H., &amp; Weintraub, S. (1983). The Boston Naming Test. In L. Febiger (Ed.), (2nd edition ed.). Philadelphia.</w:t>
      </w:r>
      <w:bookmarkEnd w:id="7"/>
    </w:p>
    <w:p w14:paraId="2239B69B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8" w:name="_ENREF_5"/>
      <w:r w:rsidRPr="008E0505">
        <w:rPr>
          <w:rFonts w:ascii="Times New Roman" w:hAnsi="Times New Roman" w:cs="Times New Roman"/>
          <w:sz w:val="24"/>
          <w:szCs w:val="24"/>
        </w:rPr>
        <w:t xml:space="preserve">Malloy-Diniz, L. F., Lasmar, V. A., Gazinelli Lde, S., Fuentes, D., &amp; Salgado, J. V. (2007). The Rey Auditory-Verbal Learning Test: applicability for the Brazilian elderly. </w:t>
      </w:r>
      <w:r w:rsidRPr="008E0505">
        <w:rPr>
          <w:rFonts w:ascii="Times New Roman" w:hAnsi="Times New Roman" w:cs="Times New Roman"/>
          <w:i/>
          <w:sz w:val="24"/>
          <w:szCs w:val="24"/>
        </w:rPr>
        <w:t>Rev Bras Psiquiatr, 29</w:t>
      </w:r>
      <w:r w:rsidRPr="008E0505">
        <w:rPr>
          <w:rFonts w:ascii="Times New Roman" w:hAnsi="Times New Roman" w:cs="Times New Roman"/>
          <w:sz w:val="24"/>
          <w:szCs w:val="24"/>
        </w:rPr>
        <w:t>(4), 324-329.</w:t>
      </w:r>
      <w:bookmarkEnd w:id="8"/>
    </w:p>
    <w:p w14:paraId="13F3CE96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9" w:name="_ENREF_6"/>
      <w:r w:rsidRPr="008E0505">
        <w:rPr>
          <w:rFonts w:ascii="Times New Roman" w:hAnsi="Times New Roman" w:cs="Times New Roman"/>
          <w:sz w:val="24"/>
          <w:szCs w:val="24"/>
        </w:rPr>
        <w:t>Osterrieth, P. (1944). The test of copying a complex figure: A contribution to the study of perception and memory </w:t>
      </w:r>
      <w:r w:rsidRPr="008E0505">
        <w:rPr>
          <w:rFonts w:ascii="Times New Roman" w:hAnsi="Times New Roman" w:cs="Times New Roman"/>
          <w:i/>
          <w:sz w:val="24"/>
          <w:szCs w:val="24"/>
        </w:rPr>
        <w:t>Arch Psychol 30</w:t>
      </w:r>
      <w:r w:rsidRPr="008E0505">
        <w:rPr>
          <w:rFonts w:ascii="Times New Roman" w:hAnsi="Times New Roman" w:cs="Times New Roman"/>
          <w:sz w:val="24"/>
          <w:szCs w:val="24"/>
        </w:rPr>
        <w:t>, 206 –356.</w:t>
      </w:r>
      <w:bookmarkEnd w:id="9"/>
    </w:p>
    <w:p w14:paraId="18E22B43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0" w:name="_ENREF_7"/>
      <w:r w:rsidRPr="008E0505">
        <w:rPr>
          <w:rFonts w:ascii="Times New Roman" w:hAnsi="Times New Roman" w:cs="Times New Roman"/>
          <w:sz w:val="24"/>
          <w:szCs w:val="24"/>
        </w:rPr>
        <w:t xml:space="preserve">Ratcliff, G. (1979). Spatial thought, mental rotation and the right cerebral hemisphere. </w:t>
      </w:r>
      <w:r w:rsidRPr="008E0505">
        <w:rPr>
          <w:rFonts w:ascii="Times New Roman" w:hAnsi="Times New Roman" w:cs="Times New Roman"/>
          <w:i/>
          <w:sz w:val="24"/>
          <w:szCs w:val="24"/>
        </w:rPr>
        <w:t>Neuropsychologia, 17</w:t>
      </w:r>
      <w:r w:rsidRPr="008E0505">
        <w:rPr>
          <w:rFonts w:ascii="Times New Roman" w:hAnsi="Times New Roman" w:cs="Times New Roman"/>
          <w:sz w:val="24"/>
          <w:szCs w:val="24"/>
        </w:rPr>
        <w:t>(1), 49-54.</w:t>
      </w:r>
      <w:bookmarkEnd w:id="10"/>
    </w:p>
    <w:p w14:paraId="6B9BA66A" w14:textId="77777777" w:rsidR="008E0505" w:rsidRPr="008E0505" w:rsidRDefault="008E0505" w:rsidP="008E05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1" w:name="_ENREF_8"/>
      <w:r w:rsidRPr="008E0505">
        <w:rPr>
          <w:rFonts w:ascii="Times New Roman" w:hAnsi="Times New Roman" w:cs="Times New Roman"/>
          <w:sz w:val="24"/>
          <w:szCs w:val="24"/>
        </w:rPr>
        <w:t xml:space="preserve">Stroop, J. ( 1935). Studies of interference in serial verbal reactions. </w:t>
      </w:r>
      <w:r w:rsidRPr="008E0505">
        <w:rPr>
          <w:rFonts w:ascii="Times New Roman" w:hAnsi="Times New Roman" w:cs="Times New Roman"/>
          <w:i/>
          <w:sz w:val="24"/>
          <w:szCs w:val="24"/>
        </w:rPr>
        <w:t>Journal of Experimental Psychology., 18</w:t>
      </w:r>
      <w:r w:rsidRPr="008E0505">
        <w:rPr>
          <w:rFonts w:ascii="Times New Roman" w:hAnsi="Times New Roman" w:cs="Times New Roman"/>
          <w:sz w:val="24"/>
          <w:szCs w:val="24"/>
        </w:rPr>
        <w:t>, 643–662.</w:t>
      </w:r>
      <w:bookmarkEnd w:id="11"/>
    </w:p>
    <w:p w14:paraId="5075E786" w14:textId="77777777" w:rsidR="008E0505" w:rsidRPr="008E0505" w:rsidRDefault="008E0505" w:rsidP="008E050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2" w:name="_ENREF_9"/>
      <w:r w:rsidRPr="008E0505">
        <w:rPr>
          <w:rFonts w:ascii="Times New Roman" w:hAnsi="Times New Roman" w:cs="Times New Roman"/>
          <w:sz w:val="24"/>
          <w:szCs w:val="24"/>
        </w:rPr>
        <w:t xml:space="preserve">Sunderland, T., Hill, J. L., Mellow, A. M., Lawlor, B. A., Gundersheimer, J., Newhouse, P. A., et al. (1989). Clock drawing in Alzheimer's disease. A novel measure of dementia severity. </w:t>
      </w:r>
      <w:r w:rsidRPr="008E0505">
        <w:rPr>
          <w:rFonts w:ascii="Times New Roman" w:hAnsi="Times New Roman" w:cs="Times New Roman"/>
          <w:i/>
          <w:sz w:val="24"/>
          <w:szCs w:val="24"/>
        </w:rPr>
        <w:t>J Am Geriatr Soc, 37</w:t>
      </w:r>
      <w:r w:rsidRPr="008E0505">
        <w:rPr>
          <w:rFonts w:ascii="Times New Roman" w:hAnsi="Times New Roman" w:cs="Times New Roman"/>
          <w:sz w:val="24"/>
          <w:szCs w:val="24"/>
        </w:rPr>
        <w:t>(8), 725-729.</w:t>
      </w:r>
      <w:bookmarkEnd w:id="12"/>
    </w:p>
    <w:p w14:paraId="49393284" w14:textId="7B499213" w:rsidR="00502C8F" w:rsidRDefault="008E0505" w:rsidP="00DE47FC">
      <w:pPr>
        <w:spacing w:after="120" w:line="480" w:lineRule="auto"/>
        <w:jc w:val="both"/>
      </w:pPr>
      <w:r w:rsidRPr="008E050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02C8F" w:rsidSect="00252A86">
      <w:footerReference w:type="default" r:id="rId8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2466E8" w14:textId="77777777" w:rsidR="0050065B" w:rsidRDefault="0050065B">
      <w:pPr>
        <w:spacing w:after="0" w:line="240" w:lineRule="auto"/>
      </w:pPr>
      <w:r>
        <w:separator/>
      </w:r>
    </w:p>
  </w:endnote>
  <w:endnote w:type="continuationSeparator" w:id="0">
    <w:p w14:paraId="27717F0A" w14:textId="77777777" w:rsidR="0050065B" w:rsidRDefault="005006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ITC Symbol Std Book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Times New Roman PS">
    <w:altName w:val="Times New Roman"/>
    <w:charset w:val="00"/>
    <w:family w:val="auto"/>
    <w:pitch w:val="variable"/>
    <w:sig w:usb0="E0002AEF" w:usb1="C0007841" w:usb2="00000009" w:usb3="00000000" w:csb0="000001FF" w:csb1="00000000"/>
  </w:font>
  <w:font w:name="ITC Symbol Std Medium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ヒラギノ角ゴ Pro W3">
    <w:altName w:val="MS Gothic"/>
    <w:charset w:val="80"/>
    <w:family w:val="auto"/>
    <w:pitch w:val="variable"/>
    <w:sig w:usb0="00000000" w:usb1="00000000" w:usb2="01000407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63146939"/>
      <w:docPartObj>
        <w:docPartGallery w:val="Page Numbers (Bottom of Page)"/>
        <w:docPartUnique/>
      </w:docPartObj>
    </w:sdtPr>
    <w:sdtEndPr/>
    <w:sdtContent>
      <w:p w14:paraId="7B714117" w14:textId="3AB8C781" w:rsidR="003E7EE8" w:rsidRDefault="003E7EE8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8</w:t>
        </w:r>
        <w:r>
          <w:fldChar w:fldCharType="end"/>
        </w:r>
      </w:p>
    </w:sdtContent>
  </w:sdt>
  <w:p w14:paraId="42DB0990" w14:textId="77777777" w:rsidR="003E7EE8" w:rsidRDefault="003E7E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65F646" w14:textId="77777777" w:rsidR="0050065B" w:rsidRDefault="0050065B">
      <w:pPr>
        <w:spacing w:after="0" w:line="240" w:lineRule="auto"/>
      </w:pPr>
      <w:r>
        <w:separator/>
      </w:r>
    </w:p>
  </w:footnote>
  <w:footnote w:type="continuationSeparator" w:id="0">
    <w:p w14:paraId="151ABAF6" w14:textId="77777777" w:rsidR="0050065B" w:rsidRDefault="005006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906032"/>
    <w:multiLevelType w:val="hybridMultilevel"/>
    <w:tmpl w:val="0324EB7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CE2D0B"/>
    <w:multiLevelType w:val="hybridMultilevel"/>
    <w:tmpl w:val="E6304CF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BE226F5"/>
    <w:multiLevelType w:val="hybridMultilevel"/>
    <w:tmpl w:val="748C9AD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A311A69"/>
    <w:multiLevelType w:val="hybridMultilevel"/>
    <w:tmpl w:val="BC2ED29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D52BB4"/>
    <w:multiLevelType w:val="hybridMultilevel"/>
    <w:tmpl w:val="0324EB70"/>
    <w:lvl w:ilvl="0" w:tplc="04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93F72EF"/>
    <w:multiLevelType w:val="hybridMultilevel"/>
    <w:tmpl w:val="065AF6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1726F5F"/>
    <w:multiLevelType w:val="hybridMultilevel"/>
    <w:tmpl w:val="515CAE9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4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 Applied Behavioral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5628B"/>
    <w:rsid w:val="00003D5A"/>
    <w:rsid w:val="00010412"/>
    <w:rsid w:val="00021330"/>
    <w:rsid w:val="00024222"/>
    <w:rsid w:val="00025806"/>
    <w:rsid w:val="00034A46"/>
    <w:rsid w:val="000662F6"/>
    <w:rsid w:val="000A40FD"/>
    <w:rsid w:val="000A73A8"/>
    <w:rsid w:val="000D14B5"/>
    <w:rsid w:val="000D3467"/>
    <w:rsid w:val="000D5144"/>
    <w:rsid w:val="001561C2"/>
    <w:rsid w:val="00162E5C"/>
    <w:rsid w:val="0017174B"/>
    <w:rsid w:val="001B4DC2"/>
    <w:rsid w:val="001C1840"/>
    <w:rsid w:val="001C2222"/>
    <w:rsid w:val="00201D44"/>
    <w:rsid w:val="0021616D"/>
    <w:rsid w:val="00252A86"/>
    <w:rsid w:val="00260501"/>
    <w:rsid w:val="00310EF5"/>
    <w:rsid w:val="003363C5"/>
    <w:rsid w:val="003460EF"/>
    <w:rsid w:val="00367E22"/>
    <w:rsid w:val="003B6197"/>
    <w:rsid w:val="003E6F89"/>
    <w:rsid w:val="003E7EE8"/>
    <w:rsid w:val="004127AD"/>
    <w:rsid w:val="00414873"/>
    <w:rsid w:val="00436EEC"/>
    <w:rsid w:val="00471889"/>
    <w:rsid w:val="00484798"/>
    <w:rsid w:val="004A03A7"/>
    <w:rsid w:val="004A455F"/>
    <w:rsid w:val="004C6FA8"/>
    <w:rsid w:val="004F0CDB"/>
    <w:rsid w:val="004F4D90"/>
    <w:rsid w:val="0050065B"/>
    <w:rsid w:val="00502C8F"/>
    <w:rsid w:val="005247A1"/>
    <w:rsid w:val="0054785F"/>
    <w:rsid w:val="00551E6B"/>
    <w:rsid w:val="005A57C6"/>
    <w:rsid w:val="005A5833"/>
    <w:rsid w:val="005C23E8"/>
    <w:rsid w:val="005F7044"/>
    <w:rsid w:val="00644E6F"/>
    <w:rsid w:val="006A1C2C"/>
    <w:rsid w:val="007033A5"/>
    <w:rsid w:val="00750544"/>
    <w:rsid w:val="00785D5B"/>
    <w:rsid w:val="007C36D7"/>
    <w:rsid w:val="00827C88"/>
    <w:rsid w:val="00871F89"/>
    <w:rsid w:val="008903EB"/>
    <w:rsid w:val="008914F1"/>
    <w:rsid w:val="00897566"/>
    <w:rsid w:val="008C1F1E"/>
    <w:rsid w:val="008C7804"/>
    <w:rsid w:val="008D5B6F"/>
    <w:rsid w:val="008D67D5"/>
    <w:rsid w:val="008E0505"/>
    <w:rsid w:val="0090470A"/>
    <w:rsid w:val="00917CAC"/>
    <w:rsid w:val="00921D75"/>
    <w:rsid w:val="00927990"/>
    <w:rsid w:val="009322FD"/>
    <w:rsid w:val="0094517E"/>
    <w:rsid w:val="00975783"/>
    <w:rsid w:val="00975E65"/>
    <w:rsid w:val="009867C7"/>
    <w:rsid w:val="00992FC4"/>
    <w:rsid w:val="0099347C"/>
    <w:rsid w:val="009A27E6"/>
    <w:rsid w:val="009B75CB"/>
    <w:rsid w:val="009C2568"/>
    <w:rsid w:val="009E2D16"/>
    <w:rsid w:val="009E3980"/>
    <w:rsid w:val="009E41D3"/>
    <w:rsid w:val="009F3991"/>
    <w:rsid w:val="00A15671"/>
    <w:rsid w:val="00A37006"/>
    <w:rsid w:val="00A42C65"/>
    <w:rsid w:val="00A54EFB"/>
    <w:rsid w:val="00A77B60"/>
    <w:rsid w:val="00AA45B2"/>
    <w:rsid w:val="00AF0220"/>
    <w:rsid w:val="00AF2235"/>
    <w:rsid w:val="00B026C6"/>
    <w:rsid w:val="00B250A8"/>
    <w:rsid w:val="00B25415"/>
    <w:rsid w:val="00B5628B"/>
    <w:rsid w:val="00BB4FE0"/>
    <w:rsid w:val="00BC0A44"/>
    <w:rsid w:val="00BE2C08"/>
    <w:rsid w:val="00BF16F3"/>
    <w:rsid w:val="00C50137"/>
    <w:rsid w:val="00C67D07"/>
    <w:rsid w:val="00CA78A2"/>
    <w:rsid w:val="00CE4154"/>
    <w:rsid w:val="00CE6A9B"/>
    <w:rsid w:val="00D237FE"/>
    <w:rsid w:val="00D40AC8"/>
    <w:rsid w:val="00DE47FC"/>
    <w:rsid w:val="00E017CE"/>
    <w:rsid w:val="00E173E0"/>
    <w:rsid w:val="00E442D7"/>
    <w:rsid w:val="00E443B4"/>
    <w:rsid w:val="00E7406F"/>
    <w:rsid w:val="00E77031"/>
    <w:rsid w:val="00EA72D1"/>
    <w:rsid w:val="00ED28E5"/>
    <w:rsid w:val="00EE242E"/>
    <w:rsid w:val="00F408B8"/>
    <w:rsid w:val="00FB393F"/>
    <w:rsid w:val="00FD5D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9CEA40"/>
  <w15:chartTrackingRefBased/>
  <w15:docId w15:val="{778D1BD4-0935-4775-8B8B-A78FE5924D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628B"/>
    <w:pPr>
      <w:ind w:left="720"/>
      <w:contextualSpacing/>
    </w:pPr>
    <w:rPr>
      <w:lang w:val="pt-BR"/>
    </w:rPr>
  </w:style>
  <w:style w:type="character" w:styleId="Hyperlink">
    <w:name w:val="Hyperlink"/>
    <w:basedOn w:val="DefaultParagraphFont"/>
    <w:uiPriority w:val="99"/>
    <w:unhideWhenUsed/>
    <w:rsid w:val="00B5628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5628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628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628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5628B"/>
    <w:rPr>
      <w:rFonts w:ascii="Calibri" w:hAnsi="Calibri" w:cs="Calibri"/>
      <w:noProof/>
      <w:lang w:val="en-US"/>
    </w:rPr>
  </w:style>
  <w:style w:type="character" w:customStyle="1" w:styleId="apple-converted-space">
    <w:name w:val="apple-converted-space"/>
    <w:basedOn w:val="DefaultParagraphFont"/>
    <w:rsid w:val="00B5628B"/>
  </w:style>
  <w:style w:type="paragraph" w:styleId="NoSpacing">
    <w:name w:val="No Spacing"/>
    <w:uiPriority w:val="1"/>
    <w:qFormat/>
    <w:rsid w:val="00B5628B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B56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t-BR" w:eastAsia="pt-BR"/>
    </w:rPr>
  </w:style>
  <w:style w:type="character" w:styleId="Emphasis">
    <w:name w:val="Emphasis"/>
    <w:basedOn w:val="DefaultParagraphFont"/>
    <w:uiPriority w:val="20"/>
    <w:qFormat/>
    <w:rsid w:val="00B5628B"/>
    <w:rPr>
      <w:i/>
      <w:iCs/>
    </w:rPr>
  </w:style>
  <w:style w:type="character" w:customStyle="1" w:styleId="highlight">
    <w:name w:val="highlight"/>
    <w:basedOn w:val="DefaultParagraphFont"/>
    <w:rsid w:val="00B5628B"/>
  </w:style>
  <w:style w:type="paragraph" w:customStyle="1" w:styleId="Default">
    <w:name w:val="Default"/>
    <w:rsid w:val="00B5628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2">
    <w:name w:val="A2"/>
    <w:uiPriority w:val="99"/>
    <w:rsid w:val="00B5628B"/>
    <w:rPr>
      <w:rFonts w:ascii="ITC Symbol Std Book" w:hAnsi="ITC Symbol Std Book" w:cs="ITC Symbol Std Book"/>
      <w:color w:val="000000"/>
      <w:sz w:val="15"/>
      <w:szCs w:val="15"/>
    </w:rPr>
  </w:style>
  <w:style w:type="character" w:customStyle="1" w:styleId="A1">
    <w:name w:val="A1"/>
    <w:uiPriority w:val="99"/>
    <w:rsid w:val="00B5628B"/>
    <w:rPr>
      <w:rFonts w:cs="Minion Pro"/>
      <w:color w:val="000000"/>
      <w:sz w:val="10"/>
      <w:szCs w:val="10"/>
    </w:rPr>
  </w:style>
  <w:style w:type="character" w:customStyle="1" w:styleId="A11">
    <w:name w:val="A11"/>
    <w:uiPriority w:val="99"/>
    <w:rsid w:val="00B5628B"/>
    <w:rPr>
      <w:rFonts w:cs="Times New Roman PS"/>
      <w:color w:val="000000"/>
      <w:sz w:val="11"/>
      <w:szCs w:val="11"/>
    </w:rPr>
  </w:style>
  <w:style w:type="paragraph" w:customStyle="1" w:styleId="Pa2">
    <w:name w:val="Pa2"/>
    <w:basedOn w:val="Default"/>
    <w:next w:val="Default"/>
    <w:uiPriority w:val="99"/>
    <w:rsid w:val="00B5628B"/>
    <w:pPr>
      <w:spacing w:line="131" w:lineRule="atLeast"/>
    </w:pPr>
    <w:rPr>
      <w:rFonts w:ascii="ITC Symbol Std Medium" w:hAnsi="ITC Symbol Std Medium" w:cstheme="minorBidi"/>
      <w:color w:val="auto"/>
    </w:rPr>
  </w:style>
  <w:style w:type="character" w:customStyle="1" w:styleId="A3">
    <w:name w:val="A3"/>
    <w:uiPriority w:val="99"/>
    <w:rsid w:val="00B5628B"/>
    <w:rPr>
      <w:rFonts w:cs="ITC Symbol Std Medium"/>
      <w:color w:val="000000"/>
      <w:sz w:val="14"/>
      <w:szCs w:val="14"/>
    </w:rPr>
  </w:style>
  <w:style w:type="paragraph" w:styleId="Header">
    <w:name w:val="header"/>
    <w:basedOn w:val="Normal"/>
    <w:link w:val="HeaderChar"/>
    <w:uiPriority w:val="99"/>
    <w:unhideWhenUsed/>
    <w:rsid w:val="00B5628B"/>
    <w:pPr>
      <w:tabs>
        <w:tab w:val="center" w:pos="4252"/>
        <w:tab w:val="right" w:pos="8504"/>
      </w:tabs>
      <w:spacing w:after="0" w:line="240" w:lineRule="auto"/>
    </w:pPr>
    <w:rPr>
      <w:lang w:val="pt-BR"/>
    </w:rPr>
  </w:style>
  <w:style w:type="character" w:customStyle="1" w:styleId="HeaderChar">
    <w:name w:val="Header Char"/>
    <w:basedOn w:val="DefaultParagraphFont"/>
    <w:link w:val="Header"/>
    <w:uiPriority w:val="99"/>
    <w:rsid w:val="00B5628B"/>
  </w:style>
  <w:style w:type="paragraph" w:styleId="Footer">
    <w:name w:val="footer"/>
    <w:basedOn w:val="Normal"/>
    <w:link w:val="FooterChar"/>
    <w:uiPriority w:val="99"/>
    <w:unhideWhenUsed/>
    <w:rsid w:val="00B5628B"/>
    <w:pPr>
      <w:tabs>
        <w:tab w:val="center" w:pos="4252"/>
        <w:tab w:val="right" w:pos="8504"/>
      </w:tabs>
      <w:spacing w:after="0" w:line="240" w:lineRule="auto"/>
    </w:pPr>
    <w:rPr>
      <w:lang w:val="pt-BR"/>
    </w:rPr>
  </w:style>
  <w:style w:type="character" w:customStyle="1" w:styleId="FooterChar">
    <w:name w:val="Footer Char"/>
    <w:basedOn w:val="DefaultParagraphFont"/>
    <w:link w:val="Footer"/>
    <w:uiPriority w:val="99"/>
    <w:rsid w:val="00B5628B"/>
  </w:style>
  <w:style w:type="table" w:customStyle="1" w:styleId="Tabelacomgrade2">
    <w:name w:val="Tabela com grade2"/>
    <w:basedOn w:val="TableNormal"/>
    <w:next w:val="TableGrid"/>
    <w:uiPriority w:val="39"/>
    <w:rsid w:val="00B562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B562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5628B"/>
    <w:pPr>
      <w:spacing w:after="0" w:line="240" w:lineRule="auto"/>
    </w:pPr>
    <w:rPr>
      <w:rFonts w:ascii="Lucida Grande" w:hAnsi="Lucida Grande" w:cs="Lucida Grande"/>
      <w:sz w:val="18"/>
      <w:szCs w:val="18"/>
      <w:lang w:val="pt-B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28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5628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628B"/>
    <w:pPr>
      <w:spacing w:line="240" w:lineRule="auto"/>
    </w:pPr>
    <w:rPr>
      <w:sz w:val="24"/>
      <w:szCs w:val="24"/>
      <w:lang w:val="pt-B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628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628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628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findlab.stanford.edu/functional_ROIs.htm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050</Words>
  <Characters>17385</Characters>
  <Application>Microsoft Office Word</Application>
  <DocSecurity>0</DocSecurity>
  <Lines>144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</dc:creator>
  <cp:keywords/>
  <dc:description/>
  <cp:lastModifiedBy>Victor Mitchell</cp:lastModifiedBy>
  <cp:revision>2</cp:revision>
  <dcterms:created xsi:type="dcterms:W3CDTF">2018-08-10T07:41:00Z</dcterms:created>
  <dcterms:modified xsi:type="dcterms:W3CDTF">2018-08-10T07:41:00Z</dcterms:modified>
</cp:coreProperties>
</file>